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2DC76E" w14:textId="77777777" w:rsidR="00471B65" w:rsidRDefault="00722B56">
      <w:pPr>
        <w:pBdr>
          <w:top w:val="nil"/>
          <w:left w:val="nil"/>
          <w:bottom w:val="nil"/>
          <w:right w:val="nil"/>
          <w:between w:val="nil"/>
        </w:pBdr>
        <w:spacing w:after="0" w:line="240" w:lineRule="auto"/>
        <w:rPr>
          <w:b/>
          <w:color w:val="000000"/>
        </w:rPr>
      </w:pPr>
      <w:r>
        <w:rPr>
          <w:b/>
          <w:color w:val="000000"/>
        </w:rPr>
        <w:t xml:space="preserve">HUMAN UROTHELIUM </w:t>
      </w:r>
    </w:p>
    <w:p w14:paraId="282DC76F" w14:textId="77777777" w:rsidR="00471B65" w:rsidRDefault="00722B56">
      <w:pPr>
        <w:pBdr>
          <w:top w:val="nil"/>
          <w:left w:val="nil"/>
          <w:bottom w:val="nil"/>
          <w:right w:val="nil"/>
          <w:between w:val="nil"/>
        </w:pBdr>
        <w:spacing w:after="0" w:line="240" w:lineRule="auto"/>
        <w:rPr>
          <w:color w:val="000000"/>
        </w:rPr>
      </w:pPr>
      <w:r>
        <w:rPr>
          <w:b/>
          <w:color w:val="000000"/>
        </w:rPr>
        <w:t xml:space="preserve"> </w:t>
      </w:r>
    </w:p>
    <w:p w14:paraId="5B8F8690" w14:textId="77777777" w:rsidR="00EF5DF9" w:rsidRDefault="00EF5DF9">
      <w:pPr>
        <w:pBdr>
          <w:top w:val="nil"/>
          <w:left w:val="nil"/>
          <w:bottom w:val="nil"/>
          <w:right w:val="nil"/>
          <w:between w:val="nil"/>
        </w:pBdr>
        <w:spacing w:after="0" w:line="240" w:lineRule="auto"/>
        <w:rPr>
          <w:b/>
          <w:color w:val="000000"/>
        </w:rPr>
      </w:pPr>
    </w:p>
    <w:p w14:paraId="09F17790" w14:textId="230B1CF5" w:rsidR="00EF5DF9" w:rsidRDefault="00722B56">
      <w:pPr>
        <w:pBdr>
          <w:top w:val="nil"/>
          <w:left w:val="nil"/>
          <w:bottom w:val="nil"/>
          <w:right w:val="nil"/>
          <w:between w:val="nil"/>
        </w:pBdr>
        <w:spacing w:after="0" w:line="240" w:lineRule="auto"/>
        <w:rPr>
          <w:b/>
          <w:color w:val="000000"/>
        </w:rPr>
      </w:pPr>
      <w:r>
        <w:rPr>
          <w:b/>
          <w:color w:val="000000"/>
        </w:rPr>
        <w:t>Authors</w:t>
      </w:r>
      <w:r w:rsidR="00EF5DF9">
        <w:rPr>
          <w:b/>
          <w:color w:val="000000"/>
        </w:rPr>
        <w:t>:</w:t>
      </w:r>
      <w:r>
        <w:rPr>
          <w:b/>
          <w:color w:val="000000"/>
        </w:rPr>
        <w:t xml:space="preserve"> </w:t>
      </w:r>
    </w:p>
    <w:p w14:paraId="0D91E21B" w14:textId="5DF3877C" w:rsidR="00EF5DF9" w:rsidRPr="00EF5DF9" w:rsidRDefault="00EF5DF9">
      <w:pPr>
        <w:pBdr>
          <w:top w:val="nil"/>
          <w:left w:val="nil"/>
          <w:bottom w:val="nil"/>
          <w:right w:val="nil"/>
          <w:between w:val="nil"/>
        </w:pBdr>
        <w:spacing w:after="0" w:line="240" w:lineRule="auto"/>
        <w:rPr>
          <w:color w:val="000000"/>
        </w:rPr>
      </w:pPr>
      <w:r>
        <w:rPr>
          <w:color w:val="000000"/>
        </w:rPr>
        <w:t>Jennifer Southgate, Jens Stahlschmidt &amp; Mateja Kreft.</w:t>
      </w:r>
    </w:p>
    <w:p w14:paraId="72318568" w14:textId="77777777" w:rsidR="00EF5DF9" w:rsidRDefault="00EF5DF9">
      <w:pPr>
        <w:pBdr>
          <w:top w:val="nil"/>
          <w:left w:val="nil"/>
          <w:bottom w:val="nil"/>
          <w:right w:val="nil"/>
          <w:between w:val="nil"/>
        </w:pBdr>
        <w:spacing w:after="0" w:line="240" w:lineRule="auto"/>
        <w:rPr>
          <w:b/>
          <w:color w:val="000000"/>
        </w:rPr>
      </w:pPr>
    </w:p>
    <w:p w14:paraId="282DC770" w14:textId="5281150D" w:rsidR="00471B65" w:rsidRDefault="00EF5DF9">
      <w:pPr>
        <w:pBdr>
          <w:top w:val="nil"/>
          <w:left w:val="nil"/>
          <w:bottom w:val="nil"/>
          <w:right w:val="nil"/>
          <w:between w:val="nil"/>
        </w:pBdr>
        <w:spacing w:after="0" w:line="240" w:lineRule="auto"/>
        <w:rPr>
          <w:b/>
          <w:color w:val="000000"/>
        </w:rPr>
      </w:pPr>
      <w:r>
        <w:rPr>
          <w:b/>
          <w:color w:val="000000"/>
        </w:rPr>
        <w:t>A</w:t>
      </w:r>
      <w:r w:rsidR="00722B56">
        <w:rPr>
          <w:b/>
          <w:color w:val="000000"/>
        </w:rPr>
        <w:t xml:space="preserve">ffiliations: </w:t>
      </w:r>
    </w:p>
    <w:p w14:paraId="282DC771" w14:textId="77777777" w:rsidR="00471B65" w:rsidRDefault="00471B65">
      <w:pPr>
        <w:pBdr>
          <w:top w:val="nil"/>
          <w:left w:val="nil"/>
          <w:bottom w:val="nil"/>
          <w:right w:val="nil"/>
          <w:between w:val="nil"/>
        </w:pBdr>
        <w:spacing w:after="0" w:line="240" w:lineRule="auto"/>
        <w:rPr>
          <w:b/>
          <w:color w:val="000000"/>
        </w:rPr>
      </w:pPr>
    </w:p>
    <w:p w14:paraId="282DC776" w14:textId="77777777" w:rsidR="00471B65" w:rsidRDefault="00722B56">
      <w:pPr>
        <w:pBdr>
          <w:top w:val="nil"/>
          <w:left w:val="nil"/>
          <w:bottom w:val="nil"/>
          <w:right w:val="nil"/>
          <w:between w:val="nil"/>
        </w:pBdr>
        <w:spacing w:after="0" w:line="240" w:lineRule="auto"/>
        <w:rPr>
          <w:color w:val="000000"/>
        </w:rPr>
      </w:pPr>
      <w:r>
        <w:rPr>
          <w:color w:val="000000"/>
        </w:rPr>
        <w:t>Professor Jennifer Southgate*, Jack Birch Unit of Molecular Carcinogenesis, Department of Biology &amp; York Biomedical Research Institute, University of York, York YO10 5DD, United Kingdom.</w:t>
      </w:r>
    </w:p>
    <w:p w14:paraId="282DC777" w14:textId="5C81CDD3" w:rsidR="00471B65" w:rsidRDefault="00722B56">
      <w:pPr>
        <w:pBdr>
          <w:top w:val="nil"/>
          <w:left w:val="nil"/>
          <w:bottom w:val="nil"/>
          <w:right w:val="nil"/>
          <w:between w:val="nil"/>
        </w:pBdr>
        <w:spacing w:after="0" w:line="240" w:lineRule="auto"/>
        <w:rPr>
          <w:color w:val="000000"/>
          <w:lang w:val="de-DE"/>
        </w:rPr>
      </w:pPr>
      <w:r w:rsidRPr="002270F9">
        <w:rPr>
          <w:color w:val="000000"/>
          <w:lang w:val="de-DE"/>
        </w:rPr>
        <w:t xml:space="preserve">e-mail </w:t>
      </w:r>
      <w:hyperlink r:id="rId9" w:history="1">
        <w:r w:rsidR="00EF5DF9" w:rsidRPr="006E735C">
          <w:rPr>
            <w:rStyle w:val="Hyperlink"/>
            <w:lang w:val="de-DE"/>
          </w:rPr>
          <w:t>j.southgate@york.ac.uk</w:t>
        </w:r>
      </w:hyperlink>
    </w:p>
    <w:p w14:paraId="58994EBC" w14:textId="6C369020" w:rsidR="00EF5DF9" w:rsidRDefault="00EF5DF9">
      <w:pPr>
        <w:pBdr>
          <w:top w:val="nil"/>
          <w:left w:val="nil"/>
          <w:bottom w:val="nil"/>
          <w:right w:val="nil"/>
          <w:between w:val="nil"/>
        </w:pBdr>
        <w:spacing w:after="0" w:line="240" w:lineRule="auto"/>
        <w:rPr>
          <w:color w:val="000000"/>
          <w:lang w:val="de-DE"/>
        </w:rPr>
      </w:pPr>
    </w:p>
    <w:p w14:paraId="4996E85B" w14:textId="16F5CA43" w:rsidR="00EF5DF9" w:rsidRDefault="00EF5DF9" w:rsidP="00EF5DF9">
      <w:pPr>
        <w:pBdr>
          <w:top w:val="nil"/>
          <w:left w:val="nil"/>
          <w:bottom w:val="nil"/>
          <w:right w:val="nil"/>
          <w:between w:val="nil"/>
        </w:pBdr>
        <w:spacing w:after="0" w:line="240" w:lineRule="auto"/>
        <w:rPr>
          <w:color w:val="000000"/>
        </w:rPr>
      </w:pPr>
      <w:r>
        <w:rPr>
          <w:color w:val="000000"/>
        </w:rPr>
        <w:t xml:space="preserve">Dr Jens Stahlschmidt, Consultant in Paediatric Histopathology &amp; Honorary Visiting Professor, University of York, Department of Histopathology and Molecular Pathology, St James's University Hospital, Beckett Street, Leeds LS9 7TF, UK. </w:t>
      </w:r>
      <w:hyperlink r:id="rId10" w:history="1">
        <w:r w:rsidRPr="006E735C">
          <w:rPr>
            <w:rStyle w:val="Hyperlink"/>
          </w:rPr>
          <w:t>jens.stahlschmidt@nhs.net</w:t>
        </w:r>
      </w:hyperlink>
    </w:p>
    <w:p w14:paraId="4B4C69ED" w14:textId="77777777" w:rsidR="00EF5DF9" w:rsidRDefault="00EF5DF9" w:rsidP="00EF5DF9">
      <w:pPr>
        <w:pBdr>
          <w:top w:val="nil"/>
          <w:left w:val="nil"/>
          <w:bottom w:val="nil"/>
          <w:right w:val="nil"/>
          <w:between w:val="nil"/>
        </w:pBdr>
        <w:spacing w:after="0" w:line="240" w:lineRule="auto"/>
        <w:rPr>
          <w:b/>
          <w:color w:val="000000"/>
        </w:rPr>
      </w:pPr>
    </w:p>
    <w:p w14:paraId="04441803" w14:textId="19A5541F" w:rsidR="00EF5DF9" w:rsidRPr="002270F9" w:rsidRDefault="00EF5DF9">
      <w:pPr>
        <w:pBdr>
          <w:top w:val="nil"/>
          <w:left w:val="nil"/>
          <w:bottom w:val="nil"/>
          <w:right w:val="nil"/>
          <w:between w:val="nil"/>
        </w:pBdr>
        <w:spacing w:after="0" w:line="240" w:lineRule="auto"/>
        <w:rPr>
          <w:color w:val="000000"/>
          <w:lang w:val="de-DE"/>
        </w:rPr>
      </w:pPr>
      <w:r>
        <w:rPr>
          <w:color w:val="000000"/>
        </w:rPr>
        <w:t xml:space="preserve">Professor Mateja Erdani Kreft. University of Ljubljana, Faculty of Medicine, Institute of Cell Biology, Vrazov trg 2, SI-1000 Ljubljana, Slovenia. </w:t>
      </w:r>
      <w:hyperlink r:id="rId11" w:history="1">
        <w:r w:rsidRPr="006E735C">
          <w:rPr>
            <w:rStyle w:val="Hyperlink"/>
          </w:rPr>
          <w:t>mateja.erdani@mf.uni-lj.si</w:t>
        </w:r>
      </w:hyperlink>
    </w:p>
    <w:p w14:paraId="282DC778" w14:textId="77777777" w:rsidR="00471B65" w:rsidRPr="002270F9" w:rsidRDefault="00471B65">
      <w:pPr>
        <w:pBdr>
          <w:top w:val="nil"/>
          <w:left w:val="nil"/>
          <w:bottom w:val="nil"/>
          <w:right w:val="nil"/>
          <w:between w:val="nil"/>
        </w:pBdr>
        <w:spacing w:after="0" w:line="240" w:lineRule="auto"/>
        <w:rPr>
          <w:b/>
          <w:color w:val="000000"/>
          <w:lang w:val="de-DE"/>
        </w:rPr>
      </w:pPr>
    </w:p>
    <w:p w14:paraId="282DC779" w14:textId="77777777" w:rsidR="00471B65" w:rsidRDefault="00722B56">
      <w:pPr>
        <w:pBdr>
          <w:top w:val="nil"/>
          <w:left w:val="nil"/>
          <w:bottom w:val="nil"/>
          <w:right w:val="nil"/>
          <w:between w:val="nil"/>
        </w:pBdr>
        <w:spacing w:after="0" w:line="240" w:lineRule="auto"/>
        <w:rPr>
          <w:color w:val="000000"/>
        </w:rPr>
      </w:pPr>
      <w:r>
        <w:rPr>
          <w:color w:val="000000"/>
        </w:rPr>
        <w:t xml:space="preserve">*corresponding author. </w:t>
      </w:r>
    </w:p>
    <w:p w14:paraId="282DC77A" w14:textId="77777777" w:rsidR="00471B65" w:rsidRDefault="00471B65">
      <w:pPr>
        <w:pBdr>
          <w:top w:val="nil"/>
          <w:left w:val="nil"/>
          <w:bottom w:val="nil"/>
          <w:right w:val="nil"/>
          <w:between w:val="nil"/>
        </w:pBdr>
        <w:spacing w:after="0" w:line="240" w:lineRule="auto"/>
        <w:rPr>
          <w:color w:val="000000"/>
        </w:rPr>
      </w:pPr>
    </w:p>
    <w:p w14:paraId="282DC77B" w14:textId="77777777" w:rsidR="00471B65" w:rsidRDefault="00471B65">
      <w:pPr>
        <w:pBdr>
          <w:top w:val="nil"/>
          <w:left w:val="nil"/>
          <w:bottom w:val="nil"/>
          <w:right w:val="nil"/>
          <w:between w:val="nil"/>
        </w:pBdr>
        <w:spacing w:after="0" w:line="240" w:lineRule="auto"/>
        <w:rPr>
          <w:b/>
          <w:color w:val="000000"/>
        </w:rPr>
      </w:pPr>
    </w:p>
    <w:p w14:paraId="282DC77C" w14:textId="77777777" w:rsidR="00471B65" w:rsidRDefault="00722B56">
      <w:pPr>
        <w:pBdr>
          <w:top w:val="nil"/>
          <w:left w:val="nil"/>
          <w:bottom w:val="nil"/>
          <w:right w:val="nil"/>
          <w:between w:val="nil"/>
        </w:pBdr>
        <w:spacing w:after="0" w:line="240" w:lineRule="auto"/>
        <w:rPr>
          <w:color w:val="000000"/>
        </w:rPr>
      </w:pPr>
      <w:r>
        <w:rPr>
          <w:b/>
          <w:color w:val="000000"/>
        </w:rPr>
        <w:t xml:space="preserve">Abstract: </w:t>
      </w:r>
    </w:p>
    <w:p w14:paraId="282DC77D" w14:textId="284B4843" w:rsidR="00471B65" w:rsidRDefault="00722B56">
      <w:r>
        <w:t>Urothelium is the epithelium found lining the bladder and associated urinary tract. It functions as a</w:t>
      </w:r>
      <w:r w:rsidR="00997483">
        <w:t xml:space="preserve"> predominantly</w:t>
      </w:r>
      <w:r>
        <w:t xml:space="preserve"> impermeable urinary barrier even whilst accommodating major changes in surface area during bladder filling and voiding. Evolved for this role, urothelium displays many adaptations, exemplified in the highly-specialised tight junctions and uroplakin plaques of the urine-facing superficial cells, combined with an exceptional “on demand” capacity for repair and regeneration. Intrinsic to the specialised nature of urothelium is how proliferation and differentiation are regulated during tissue homeostasis as this can provide unique insight into the drivers, pathways and emergent phenotypes of urothelial cancer. This chapter looks at developmental and functional features of normal human urothelium that influence its pathogenesis. It considers different experimental platforms available for investigating urothelial biology and highlights some of the </w:t>
      </w:r>
      <w:r>
        <w:rPr>
          <w:highlight w:val="white"/>
        </w:rPr>
        <w:t>differences between urothelia from human and other species. Whilst generally of uncertain significance, these differences can confuse reports and reviews where species derivation is not made evident. Nevertheless, a</w:t>
      </w:r>
      <w:r>
        <w:t>nimal models have been instrumental in advancing knowledge as, by enabling study of genetic and molecular mechanisms involved in urothelial development, they have identified key cellular processes and signalling pathways involved in urothelial form and function. On the other hand, limitations of cross-species comparisons</w:t>
      </w:r>
      <w:r w:rsidR="00937889">
        <w:t>, the massive expansion of human data</w:t>
      </w:r>
      <w:r>
        <w:t xml:space="preserve"> and ultimately, the prize of understanding the specific biology and pathology of human urothelium</w:t>
      </w:r>
      <w:r w:rsidR="00937889">
        <w:t>,</w:t>
      </w:r>
      <w:r>
        <w:t xml:space="preserve"> all play a role in</w:t>
      </w:r>
      <w:r w:rsidR="00997483">
        <w:t xml:space="preserve"> </w:t>
      </w:r>
      <w:r w:rsidR="00937889">
        <w:t xml:space="preserve">driving </w:t>
      </w:r>
      <w:r w:rsidR="00891A6D" w:rsidRPr="00891A6D">
        <w:t>alternative in vitro and increasingly computational models to</w:t>
      </w:r>
      <w:r w:rsidR="00937889">
        <w:t>wards</w:t>
      </w:r>
      <w:r w:rsidR="00891A6D" w:rsidRPr="00891A6D">
        <w:t xml:space="preserve"> </w:t>
      </w:r>
      <w:r w:rsidR="00937889">
        <w:t xml:space="preserve">generating </w:t>
      </w:r>
      <w:r w:rsidR="00891A6D" w:rsidRPr="00891A6D">
        <w:t xml:space="preserve">predictive </w:t>
      </w:r>
      <w:r w:rsidR="00937889">
        <w:t xml:space="preserve">tools </w:t>
      </w:r>
      <w:r w:rsidR="00891A6D" w:rsidRPr="00891A6D">
        <w:t>t</w:t>
      </w:r>
      <w:r w:rsidR="00937889">
        <w:t xml:space="preserve">o </w:t>
      </w:r>
      <w:r w:rsidR="00891A6D" w:rsidRPr="00891A6D">
        <w:t xml:space="preserve">simulate biological processes and responses. </w:t>
      </w:r>
    </w:p>
    <w:p w14:paraId="282DC77E" w14:textId="77777777" w:rsidR="00471B65" w:rsidRDefault="00722B56">
      <w:pPr>
        <w:pBdr>
          <w:top w:val="nil"/>
          <w:left w:val="nil"/>
          <w:bottom w:val="nil"/>
          <w:right w:val="nil"/>
          <w:between w:val="nil"/>
        </w:pBdr>
        <w:spacing w:after="0" w:line="240" w:lineRule="auto"/>
        <w:rPr>
          <w:color w:val="000000"/>
        </w:rPr>
      </w:pPr>
      <w:r>
        <w:rPr>
          <w:b/>
          <w:color w:val="000000"/>
        </w:rPr>
        <w:t>Keywords:</w:t>
      </w:r>
    </w:p>
    <w:p w14:paraId="282DC77F" w14:textId="77777777" w:rsidR="00471B65" w:rsidRDefault="00722B56">
      <w:pPr>
        <w:pBdr>
          <w:top w:val="nil"/>
          <w:left w:val="nil"/>
          <w:bottom w:val="nil"/>
          <w:right w:val="nil"/>
          <w:between w:val="nil"/>
        </w:pBdr>
        <w:spacing w:after="0" w:line="240" w:lineRule="auto"/>
        <w:rPr>
          <w:color w:val="000000"/>
        </w:rPr>
      </w:pPr>
      <w:r>
        <w:rPr>
          <w:color w:val="000000"/>
        </w:rPr>
        <w:t xml:space="preserve">Urothelium, development, differentiation, urinary barrier, blood:urine barrier; tissue homeostasis, regeneration, cell culture, computational models </w:t>
      </w:r>
    </w:p>
    <w:p w14:paraId="282DC780" w14:textId="77777777" w:rsidR="00471B65" w:rsidRDefault="00471B65">
      <w:pPr>
        <w:pBdr>
          <w:top w:val="nil"/>
          <w:left w:val="nil"/>
          <w:bottom w:val="nil"/>
          <w:right w:val="nil"/>
          <w:between w:val="nil"/>
        </w:pBdr>
        <w:spacing w:after="0" w:line="240" w:lineRule="auto"/>
        <w:rPr>
          <w:b/>
          <w:color w:val="000000"/>
        </w:rPr>
      </w:pPr>
    </w:p>
    <w:p w14:paraId="282DC781" w14:textId="77777777" w:rsidR="00471B65" w:rsidRDefault="00471B65">
      <w:pPr>
        <w:pBdr>
          <w:top w:val="nil"/>
          <w:left w:val="nil"/>
          <w:bottom w:val="nil"/>
          <w:right w:val="nil"/>
          <w:between w:val="nil"/>
        </w:pBdr>
        <w:spacing w:after="0" w:line="240" w:lineRule="auto"/>
        <w:rPr>
          <w:b/>
          <w:color w:val="000000"/>
        </w:rPr>
      </w:pPr>
    </w:p>
    <w:p w14:paraId="282DC782" w14:textId="77777777" w:rsidR="00471B65" w:rsidRDefault="00722B56">
      <w:pPr>
        <w:rPr>
          <w:b/>
        </w:rPr>
      </w:pPr>
      <w:r>
        <w:br w:type="page"/>
      </w:r>
    </w:p>
    <w:p w14:paraId="282DC783" w14:textId="43E47C4B" w:rsidR="00471B65" w:rsidRDefault="00722B56">
      <w:pPr>
        <w:rPr>
          <w:b/>
        </w:rPr>
      </w:pPr>
      <w:r>
        <w:rPr>
          <w:b/>
        </w:rPr>
        <w:lastRenderedPageBreak/>
        <w:t>1</w:t>
      </w:r>
      <w:r w:rsidR="009B4E76">
        <w:rPr>
          <w:b/>
        </w:rPr>
        <w:tab/>
      </w:r>
      <w:r>
        <w:rPr>
          <w:b/>
        </w:rPr>
        <w:t>THE UROTHELIUM</w:t>
      </w:r>
    </w:p>
    <w:p w14:paraId="282DC784" w14:textId="7F0AFC2C" w:rsidR="00471B65" w:rsidRDefault="00722B56">
      <w:r>
        <w:t xml:space="preserve">Although the focus of bladder cancer research is usually the cancer, study of the normal cell and tissue counterpart can offer a unique tissue-relevant perspective on the tissue homeostatic mechanisms dysregulated in cancer. This not only defines the environment behind initiation of urothelial carcinogenesis, but offers insight into emergent tumour phenotypes and </w:t>
      </w:r>
      <w:r w:rsidR="007F01EB">
        <w:t xml:space="preserve">can </w:t>
      </w:r>
      <w:r>
        <w:t xml:space="preserve">help interpret the mechanisms behind drivers and suppressors of malignancy.  </w:t>
      </w:r>
    </w:p>
    <w:p w14:paraId="282DC785" w14:textId="66CE0512" w:rsidR="00471B65" w:rsidRDefault="00722B56" w:rsidP="00EB60E4">
      <w:r>
        <w:t>The urinary tract comprises the kidneys, ureters, the urinary bladder and the urethra. After concentration in the kidneys, urine transfers from the collecting ducts by peristalsis along the ureters and into the urinary bladder, which provides a secure reservoir for the collection and temporary storage of urine. The bladder, along with other regions of the urinary tract that come into direct contact with urine, is exclusively lined by a highly specialised epithelium, the urothelium.</w:t>
      </w:r>
      <w:r w:rsidR="00AE2DF7">
        <w:t xml:space="preserve"> </w:t>
      </w:r>
      <w:r w:rsidR="00EB60E4">
        <w:t>The exception is the urethra</w:t>
      </w:r>
      <w:r w:rsidR="00BF0DF1">
        <w:t xml:space="preserve">. In the female, the proximal third has a urothelial lining, which transitions to a nonkeratinising squamous epithelium distally. </w:t>
      </w:r>
      <w:r w:rsidR="00FC1270">
        <w:t>In the male, the preprostatic, prostatic and membranous urethra are lined by urothelium</w:t>
      </w:r>
      <w:r w:rsidR="00BF0DF1">
        <w:t xml:space="preserve">, </w:t>
      </w:r>
      <w:r w:rsidR="00FC1270">
        <w:t>the bulbous and the pendulous parts by a stratified colu</w:t>
      </w:r>
      <w:r w:rsidR="00EB60E4">
        <w:t>m</w:t>
      </w:r>
      <w:r w:rsidR="00FC1270">
        <w:t xml:space="preserve">nar </w:t>
      </w:r>
      <w:r w:rsidR="00EB60E4">
        <w:t xml:space="preserve">epithelium </w:t>
      </w:r>
      <w:r w:rsidR="00FC1270">
        <w:t xml:space="preserve">and </w:t>
      </w:r>
      <w:r w:rsidR="00EB60E4">
        <w:t xml:space="preserve">the </w:t>
      </w:r>
      <w:r w:rsidR="00FC1270">
        <w:t xml:space="preserve">most distal aspect </w:t>
      </w:r>
      <w:r w:rsidR="00EB60E4">
        <w:t xml:space="preserve">is lined </w:t>
      </w:r>
      <w:r w:rsidR="00FC1270">
        <w:t>by a non</w:t>
      </w:r>
      <w:r w:rsidR="00EB60E4">
        <w:t>-</w:t>
      </w:r>
      <w:r w:rsidR="00FC1270">
        <w:t>keratinising squamous epithelium</w:t>
      </w:r>
      <w:r w:rsidR="00BF0DF1">
        <w:t xml:space="preserve">. </w:t>
      </w:r>
    </w:p>
    <w:p w14:paraId="282DC786" w14:textId="610EB42D" w:rsidR="00471B65" w:rsidRDefault="00722B56">
      <w:r>
        <w:t>Urothelium from different regions of the urinary tract shares a common morphology, comprising a five to seven cell-layered complex epithelium</w:t>
      </w:r>
      <w:sdt>
        <w:sdtPr>
          <w:tag w:val="goog_rdk_3"/>
          <w:id w:val="1761325585"/>
        </w:sdtPr>
        <w:sdtContent>
          <w:r>
            <w:t xml:space="preserve"> in humans </w:t>
          </w:r>
        </w:sdtContent>
      </w:sdt>
      <w:r>
        <w:t>and classified histologically as a transitional epithelium due to its morphology resembling a transition between stratified squamous and simple glandular epithelia</w:t>
      </w:r>
      <w:r w:rsidR="00D52B01">
        <w:t xml:space="preserve"> </w:t>
      </w:r>
      <w:r w:rsidR="00EF5DF9">
        <w:fldChar w:fldCharType="begin"/>
      </w:r>
      <w:r w:rsidR="00EF5DF9">
        <w:instrText xml:space="preserve"> ADDIN EN.CITE &lt;EndNote&gt;&lt;Cite&gt;&lt;Author&gt;Wheater&lt;/Author&gt;&lt;Year&gt;1990&lt;/Year&gt;&lt;RecNum&gt;153&lt;/RecNum&gt;&lt;DisplayText&gt;[1]&lt;/DisplayText&gt;&lt;record&gt;&lt;rec-number&gt;153&lt;/rec-number&gt;&lt;foreign-keys&gt;&lt;key app="EN" db-id="x5zrppps5ptxd5erdwr5sz2ttrda2v0z0vps" timestamp="1707490248"&gt;153&lt;/key&gt;&lt;/foreign-keys&gt;&lt;ref-type name="Book"&gt;6&lt;/ref-type&gt;&lt;contributors&gt;&lt;authors&gt;&lt;author&gt;Wheater, P.&lt;/author&gt;&lt;author&gt;Burkitt, H.&lt;/author&gt;&lt;author&gt;Daniels, V. &lt;/author&gt;&lt;/authors&gt;&lt;/contributors&gt;&lt;titles&gt;&lt;title&gt;Functional Histology: A Text and Colour Atlas. &lt;/title&gt;&lt;/titles&gt;&lt;dates&gt;&lt;year&gt;1990&lt;/year&gt;&lt;/dates&gt;&lt;publisher&gt;Churchhill Livingstone&lt;/publisher&gt;&lt;urls&gt;&lt;/urls&gt;&lt;/record&gt;&lt;/Cite&gt;&lt;/EndNote&gt;</w:instrText>
      </w:r>
      <w:r w:rsidR="00EF5DF9">
        <w:fldChar w:fldCharType="separate"/>
      </w:r>
      <w:r w:rsidR="00EF5DF9">
        <w:rPr>
          <w:noProof/>
        </w:rPr>
        <w:t>[1]</w:t>
      </w:r>
      <w:r w:rsidR="00EF5DF9">
        <w:fldChar w:fldCharType="end"/>
      </w:r>
      <w:r>
        <w:t xml:space="preserve">. Three structurally distinct cell zones are recognized, based on morphology, position and differences in marker gene/protein expression (Figure 1). </w:t>
      </w:r>
    </w:p>
    <w:p w14:paraId="282DC788" w14:textId="669F3D16" w:rsidR="00471B65" w:rsidRDefault="00722B56">
      <w:r>
        <w:t>Basal cells constitute a single cell layer attached via hemidesmosomes to a basement membrane. The bas</w:t>
      </w:r>
      <w:r w:rsidR="00C649C9">
        <w:t xml:space="preserve">ement membrane </w:t>
      </w:r>
      <w:r>
        <w:t>derive</w:t>
      </w:r>
      <w:r w:rsidR="00C649C9">
        <w:t>s</w:t>
      </w:r>
      <w:r>
        <w:t xml:space="preserve"> from both epithelial and stromal cells </w:t>
      </w:r>
      <w:r w:rsidR="00EF5DF9">
        <w:fldChar w:fldCharType="begin"/>
      </w:r>
      <w:r w:rsidR="00EF5DF9">
        <w:instrText xml:space="preserve"> ADDIN EN.CITE &lt;EndNote&gt;&lt;Cite&gt;&lt;Author&gt;Scriven&lt;/Author&gt;&lt;Year&gt;1997&lt;/Year&gt;&lt;RecNum&gt;118&lt;/RecNum&gt;&lt;DisplayText&gt;[2]&lt;/DisplayText&gt;&lt;record&gt;&lt;rec-number&gt;118&lt;/rec-number&gt;&lt;foreign-keys&gt;&lt;key app="EN" db-id="x5zrppps5ptxd5erdwr5sz2ttrda2v0z0vps" timestamp="1690895475"&gt;118&lt;/key&gt;&lt;/foreign-keys&gt;&lt;ref-type name="Journal Article"&gt;17&lt;/ref-type&gt;&lt;contributors&gt;&lt;authors&gt;&lt;author&gt;Scriven, S. D.&lt;/author&gt;&lt;author&gt;Booth, C.&lt;/author&gt;&lt;author&gt;Thomas, D. F.&lt;/author&gt;&lt;author&gt;Trejdosiewicz, L. K.&lt;/author&gt;&lt;author&gt;Southgate, J.&lt;/author&gt;&lt;/authors&gt;&lt;/contributors&gt;&lt;auth-address&gt;ICRF Cancer Medicine Research Unit, St. James&amp;apos;s University Hospital, Leeds, United Kingdom.&lt;/auth-address&gt;&lt;titles&gt;&lt;title&gt;Reconstitution of human urothelium from monolayer cultures&lt;/title&gt;&lt;secondary-title&gt;J Urol&lt;/secondary-title&gt;&lt;/titles&gt;&lt;periodical&gt;&lt;full-title&gt;J Urol&lt;/full-title&gt;&lt;/periodical&gt;&lt;pages&gt;1147-52&lt;/pages&gt;&lt;volume&gt;158&lt;/volume&gt;&lt;number&gt;3 Pt 2&lt;/number&gt;&lt;keywords&gt;&lt;keyword&gt;Cell Adhesion&lt;/keyword&gt;&lt;keyword&gt;Cell Division&lt;/keyword&gt;&lt;keyword&gt;Cells, Cultured&lt;/keyword&gt;&lt;keyword&gt;Humans&lt;/keyword&gt;&lt;keyword&gt;Organ Culture Techniques/*methods&lt;/keyword&gt;&lt;keyword&gt;Urothelium/cytology/*growth &amp;amp; development/metabolism&lt;/keyword&gt;&lt;/keywords&gt;&lt;dates&gt;&lt;year&gt;1997&lt;/year&gt;&lt;pub-dates&gt;&lt;date&gt;Sep&lt;/date&gt;&lt;/pub-dates&gt;&lt;/dates&gt;&lt;isbn&gt;0022-5347 (Print)&amp;#xD;0022-5347&lt;/isbn&gt;&lt;accession-num&gt;9258159&lt;/accession-num&gt;&lt;urls&gt;&lt;/urls&gt;&lt;electronic-resource-num&gt;10.1097/00005392-199709000-00115&lt;/electronic-resource-num&gt;&lt;remote-database-provider&gt;NLM&lt;/remote-database-provider&gt;&lt;language&gt;eng&lt;/language&gt;&lt;/record&gt;&lt;/Cite&gt;&lt;/EndNote&gt;</w:instrText>
      </w:r>
      <w:r w:rsidR="00EF5DF9">
        <w:fldChar w:fldCharType="separate"/>
      </w:r>
      <w:r w:rsidR="00EF5DF9">
        <w:rPr>
          <w:noProof/>
        </w:rPr>
        <w:t>[2]</w:t>
      </w:r>
      <w:r w:rsidR="00EF5DF9">
        <w:fldChar w:fldCharType="end"/>
      </w:r>
      <w:r w:rsidR="00C649C9">
        <w:t xml:space="preserve"> </w:t>
      </w:r>
      <w:r>
        <w:t xml:space="preserve">and has a low turnover rate.  Intermediate cells are larger than basal cells (up to 20µm) and are the most frequent cell type in human urothelium </w:t>
      </w:r>
      <w:r w:rsidR="00EF5DF9">
        <w:fldChar w:fldCharType="begin"/>
      </w:r>
      <w:r w:rsidR="00EF5DF9">
        <w:instrText xml:space="preserve"> ADDIN EN.CITE &lt;EndNote&gt;&lt;Cite&gt;&lt;Author&gt;Castillo-Martin&lt;/Author&gt;&lt;Year&gt;2010&lt;/Year&gt;&lt;RecNum&gt;125&lt;/RecNum&gt;&lt;DisplayText&gt;[3]&lt;/DisplayText&gt;&lt;record&gt;&lt;rec-number&gt;125&lt;/rec-number&gt;&lt;foreign-keys&gt;&lt;key app="EN" db-id="x5zrppps5ptxd5erdwr5sz2ttrda2v0z0vps" timestamp="1692284580"&gt;125&lt;/key&gt;&lt;/foreign-keys&gt;&lt;ref-type name="Journal Article"&gt;17&lt;/ref-type&gt;&lt;contributors&gt;&lt;authors&gt;&lt;author&gt;Castillo-Martin, Mireia&lt;/author&gt;&lt;author&gt;Domingo-Domenech, Josep&lt;/author&gt;&lt;author&gt;Karni-Schmidt, Orit&lt;/author&gt;&lt;author&gt;Matos, Tulio&lt;/author&gt;&lt;author&gt;Cordon-Cardo, Carlos&lt;/author&gt;&lt;/authors&gt;&lt;/contributors&gt;&lt;titles&gt;&lt;title&gt;Molecular pathways of urothelial development and bladder tumorigenesis&lt;/title&gt;&lt;secondary-title&gt;Urologic Oncology: Seminars and Original Investigations&lt;/secondary-title&gt;&lt;/titles&gt;&lt;periodical&gt;&lt;full-title&gt;Urologic Oncology: Seminars and Original Investigations&lt;/full-title&gt;&lt;/periodical&gt;&lt;pages&gt;401-408&lt;/pages&gt;&lt;volume&gt;28&lt;/volume&gt;&lt;number&gt;4&lt;/number&gt;&lt;keywords&gt;&lt;keyword&gt;Bladder cancer&lt;/keyword&gt;&lt;keyword&gt;Normal urothelium&lt;/keyword&gt;&lt;keyword&gt;Oncogenes&lt;/keyword&gt;&lt;keyword&gt;Tumor suppressor genes&lt;/keyword&gt;&lt;keyword&gt;p63&lt;/keyword&gt;&lt;keyword&gt;Stem cells&lt;/keyword&gt;&lt;/keywords&gt;&lt;dates&gt;&lt;year&gt;2010&lt;/year&gt;&lt;pub-dates&gt;&lt;date&gt;2010/07/01/&lt;/date&gt;&lt;/pub-dates&gt;&lt;/dates&gt;&lt;isbn&gt;1078-1439&lt;/isbn&gt;&lt;urls&gt;&lt;related-urls&gt;&lt;url&gt;https://www.sciencedirect.com/science/article/pii/S107814390900146X&lt;/url&gt;&lt;/related-urls&gt;&lt;/urls&gt;&lt;electronic-resource-num&gt;https://doi.org/10.1016/j.urolonc.2009.04.019&lt;/electronic-resource-num&gt;&lt;/record&gt;&lt;/Cite&gt;&lt;/EndNote&gt;</w:instrText>
      </w:r>
      <w:r w:rsidR="00EF5DF9">
        <w:fldChar w:fldCharType="separate"/>
      </w:r>
      <w:r w:rsidR="00EF5DF9">
        <w:rPr>
          <w:noProof/>
        </w:rPr>
        <w:t>[3]</w:t>
      </w:r>
      <w:r w:rsidR="00EF5DF9">
        <w:fldChar w:fldCharType="end"/>
      </w:r>
      <w:r>
        <w:t xml:space="preserve">. Urothelial cells of the intermediate cell zone show variability in shape and number of layers depending on the expansion state of the bladder during the micturition cycle. </w:t>
      </w:r>
    </w:p>
    <w:p w14:paraId="282DC789" w14:textId="7C92348E" w:rsidR="00471B65" w:rsidRDefault="00722B56">
      <w:r>
        <w:t xml:space="preserve">Superficial cells, also sometimes known as “umbrella” or “facet” cells, are large, ranging from 25 to 250µm in diameter depending on the species and bladder distension state.  In the relaxed state, superficial cells form dome-shaped structures and can cover multiple underlying intermediate cells </w:t>
      </w:r>
      <w:r w:rsidR="00EF5DF9">
        <w:fldChar w:fldCharType="begin"/>
      </w:r>
      <w:r w:rsidR="00EF5DF9">
        <w:instrText xml:space="preserve"> ADDIN EN.CITE &lt;EndNote&gt;&lt;Cite&gt;&lt;Author&gt;Khandelwal&lt;/Author&gt;&lt;Year&gt;2009&lt;/Year&gt;&lt;RecNum&gt;127&lt;/RecNum&gt;&lt;DisplayText&gt;[4]&lt;/DisplayText&gt;&lt;record&gt;&lt;rec-number&gt;127&lt;/rec-number&gt;&lt;foreign-keys&gt;&lt;key app="EN" db-id="x5zrppps5ptxd5erdwr5sz2ttrda2v0z0vps" timestamp="1692285035"&gt;127&lt;/key&gt;&lt;/foreign-keys&gt;&lt;ref-type name="Journal Article"&gt;17&lt;/ref-type&gt;&lt;contributors&gt;&lt;authors&gt;&lt;author&gt;Khandelwal, P.&lt;/author&gt;&lt;author&gt;Abraham, S. N.&lt;/author&gt;&lt;author&gt;Apodaca, G.&lt;/author&gt;&lt;/authors&gt;&lt;/contributors&gt;&lt;auth-address&gt;Univ. of Pittsburgh, Pittsburgh, PA 15261, USA.&lt;/auth-address&gt;&lt;titles&gt;&lt;title&gt;Cell biology and physiology of the uroepithelium&lt;/title&gt;&lt;secondary-title&gt;Am J Physiol Renal Physiol&lt;/secondary-title&gt;&lt;/titles&gt;&lt;periodical&gt;&lt;full-title&gt;Am J Physiol Renal Physiol&lt;/full-title&gt;&lt;/periodical&gt;&lt;pages&gt;F1477-501&lt;/pages&gt;&lt;volume&gt;297&lt;/volume&gt;&lt;number&gt;6&lt;/number&gt;&lt;edition&gt;20090708&lt;/edition&gt;&lt;keywords&gt;&lt;keyword&gt;Animals&lt;/keyword&gt;&lt;keyword&gt;Aquaporins/metabolism&lt;/keyword&gt;&lt;keyword&gt;Biological Transport&lt;/keyword&gt;&lt;keyword&gt;Cell Membrane/physiology&lt;/keyword&gt;&lt;keyword&gt;Endocytosis&lt;/keyword&gt;&lt;keyword&gt;Exocytosis&lt;/keyword&gt;&lt;keyword&gt;Humans&lt;/keyword&gt;&lt;keyword&gt;Ion Channels/metabolism&lt;/keyword&gt;&lt;keyword&gt;Membrane Proteins/metabolism&lt;/keyword&gt;&lt;keyword&gt;Membrane Transport Proteins/metabolism&lt;/keyword&gt;&lt;keyword&gt;Regeneration&lt;/keyword&gt;&lt;keyword&gt;Stem Cells/physiology&lt;/keyword&gt;&lt;keyword&gt;Tight Junctions&lt;/keyword&gt;&lt;keyword&gt;Urea/metabolism&lt;/keyword&gt;&lt;keyword&gt;Urinary Bladder/physiology&lt;/keyword&gt;&lt;keyword&gt;Urothelium/*cytology/*physiology&lt;/keyword&gt;&lt;keyword&gt;Water/metabolism&lt;/keyword&gt;&lt;/keywords&gt;&lt;dates&gt;&lt;year&gt;2009&lt;/year&gt;&lt;pub-dates&gt;&lt;date&gt;Dec&lt;/date&gt;&lt;/pub-dates&gt;&lt;/dates&gt;&lt;isbn&gt;0363-6127 (Print)&amp;#xD;1522-1466&lt;/isbn&gt;&lt;accession-num&gt;19587142&lt;/accession-num&gt;&lt;urls&gt;&lt;/urls&gt;&lt;custom2&gt;PMC2801337&lt;/custom2&gt;&lt;electronic-resource-num&gt;10.1152/ajprenal.00327.2009&lt;/electronic-resource-num&gt;&lt;remote-database-provider&gt;NLM&lt;/remote-database-provider&gt;&lt;language&gt;eng&lt;/language&gt;&lt;/record&gt;&lt;/Cite&gt;&lt;/EndNote&gt;</w:instrText>
      </w:r>
      <w:r w:rsidR="00EF5DF9">
        <w:fldChar w:fldCharType="separate"/>
      </w:r>
      <w:r w:rsidR="00EF5DF9">
        <w:rPr>
          <w:noProof/>
        </w:rPr>
        <w:t>[4]</w:t>
      </w:r>
      <w:r w:rsidR="00EF5DF9">
        <w:fldChar w:fldCharType="end"/>
      </w:r>
      <w:r>
        <w:t xml:space="preserve">.  These are long-lived cells (estimated at ~200 days in rodents) and are highly polarized, occasionally binucleated, with a specialised apical membrane that abuts directly onto the intravesicular (luminal) </w:t>
      </w:r>
      <w:sdt>
        <w:sdtPr>
          <w:tag w:val="goog_rdk_4"/>
          <w:id w:val="-1569261113"/>
        </w:sdtPr>
        <w:sdtContent/>
      </w:sdt>
      <w:r>
        <w:t xml:space="preserve">space. Being in direct contact with urine, the superficial cells provide the main urine-proofing features, with highly-developed intercellular tight junctions and uroplakin plaques restricting permeability across the epithelium </w:t>
      </w:r>
      <w:r w:rsidR="00EF5DF9">
        <w:fldChar w:fldCharType="begin"/>
      </w:r>
      <w:r w:rsidR="00EF5DF9">
        <w:instrText xml:space="preserve"> ADDIN EN.CITE &lt;EndNote&gt;&lt;Cite&gt;&lt;Author&gt;Lasič&lt;/Author&gt;&lt;Year&gt;2015&lt;/Year&gt;&lt;RecNum&gt;154&lt;/RecNum&gt;&lt;DisplayText&gt;[5]&lt;/DisplayText&gt;&lt;record&gt;&lt;rec-number&gt;154&lt;/rec-number&gt;&lt;foreign-keys&gt;&lt;key app="EN" db-id="x5zrppps5ptxd5erdwr5sz2ttrda2v0z0vps" timestamp="1707490452"&gt;154&lt;/key&gt;&lt;/foreign-keys&gt;&lt;ref-type name="Journal Article"&gt;17&lt;/ref-type&gt;&lt;contributors&gt;&lt;authors&gt;&lt;author&gt;Lasič, E.&lt;/author&gt;&lt;author&gt;Višnjar, T.&lt;/author&gt;&lt;author&gt;Kreft, M. E.&lt;/author&gt;&lt;/authors&gt;&lt;/contributors&gt;&lt;auth-address&gt;Institute of Cell Biology, Faculty of Medicine, University of Ljubljana, Ljubljana, Slovenia.&amp;#xD;Institute of Cell Biology, Faculty of Medicine, University of Ljubljana, Ljubljana, Slovenia. mateja.erdani@mf.uni-lj.si.&lt;/auth-address&gt;&lt;titles&gt;&lt;title&gt;Properties of the Urothelium that Establish the Blood-Urine Barrier and Their Implications for Drug Delivery&lt;/title&gt;&lt;secondary-title&gt;Rev Physiol Biochem Pharmacol&lt;/secondary-title&gt;&lt;/titles&gt;&lt;periodical&gt;&lt;full-title&gt;Rev Physiol Biochem Pharmacol&lt;/full-title&gt;&lt;/periodical&gt;&lt;pages&gt;1-29&lt;/pages&gt;&lt;volume&gt;168&lt;/volume&gt;&lt;keywords&gt;&lt;keyword&gt;Animals&lt;/keyword&gt;&lt;keyword&gt;*Blood&lt;/keyword&gt;&lt;keyword&gt;*Drug Delivery Systems&lt;/keyword&gt;&lt;keyword&gt;Humans&lt;/keyword&gt;&lt;keyword&gt;*Pharmacokinetics&lt;/keyword&gt;&lt;keyword&gt;*Urine&lt;/keyword&gt;&lt;keyword&gt;Urothelium/*physiology&lt;/keyword&gt;&lt;keyword&gt;Blood–urine barrier&lt;/keyword&gt;&lt;keyword&gt;Drug delivery&lt;/keyword&gt;&lt;keyword&gt;Paracellular transport&lt;/keyword&gt;&lt;keyword&gt;Permeability properties&lt;/keyword&gt;&lt;keyword&gt;Transcellular transport&lt;/keyword&gt;&lt;keyword&gt;Transepithelial electrical resistance&lt;/keyword&gt;&lt;keyword&gt;Uroplakins&lt;/keyword&gt;&lt;keyword&gt;Urothelium&lt;/keyword&gt;&lt;/keywords&gt;&lt;dates&gt;&lt;year&gt;2015&lt;/year&gt;&lt;/dates&gt;&lt;isbn&gt;0303-4240 (Print)&amp;#xD;0303-4240&lt;/isbn&gt;&lt;accession-num&gt;25851229&lt;/accession-num&gt;&lt;urls&gt;&lt;/urls&gt;&lt;electronic-resource-num&gt;10.1007/112_2015_22&lt;/electronic-resource-num&gt;&lt;remote-database-provider&gt;NLM&lt;/remote-database-provider&gt;&lt;language&gt;eng&lt;/language&gt;&lt;/record&gt;&lt;/Cite&gt;&lt;/EndNote&gt;</w:instrText>
      </w:r>
      <w:r w:rsidR="00EF5DF9">
        <w:fldChar w:fldCharType="separate"/>
      </w:r>
      <w:r w:rsidR="00EF5DF9">
        <w:rPr>
          <w:noProof/>
        </w:rPr>
        <w:t>[5]</w:t>
      </w:r>
      <w:r w:rsidR="00EF5DF9">
        <w:fldChar w:fldCharType="end"/>
      </w:r>
      <w:r>
        <w:t xml:space="preserve">. </w:t>
      </w:r>
    </w:p>
    <w:p w14:paraId="278EACE4" w14:textId="73687025" w:rsidR="00D3352A" w:rsidRDefault="00D3352A">
      <w:r w:rsidRPr="00D3352A">
        <w:t>A</w:t>
      </w:r>
      <w:r>
        <w:t>lthough generally regarded a</w:t>
      </w:r>
      <w:r w:rsidRPr="00D3352A">
        <w:t xml:space="preserve">s </w:t>
      </w:r>
      <w:r>
        <w:t xml:space="preserve">a true stratified epithelium, </w:t>
      </w:r>
      <w:r w:rsidR="00436B13">
        <w:t xml:space="preserve">morphological </w:t>
      </w:r>
      <w:r w:rsidR="0005167C">
        <w:t>studies</w:t>
      </w:r>
      <w:r w:rsidR="00436B13">
        <w:t xml:space="preserve"> not uncommonly</w:t>
      </w:r>
      <w:r w:rsidR="0005167C">
        <w:t xml:space="preserve"> de</w:t>
      </w:r>
      <w:r w:rsidR="00436B13">
        <w:t>scribe</w:t>
      </w:r>
      <w:r w:rsidR="0005167C">
        <w:t xml:space="preserve"> regional </w:t>
      </w:r>
      <w:r>
        <w:t>pseudostratification</w:t>
      </w:r>
      <w:r w:rsidR="0005167C">
        <w:t>,</w:t>
      </w:r>
      <w:r>
        <w:t xml:space="preserve"> where intermediate </w:t>
      </w:r>
      <w:r w:rsidR="007C0815">
        <w:t xml:space="preserve">and occasionally superficially-positioned urothelial cells attach </w:t>
      </w:r>
      <w:r w:rsidR="0005167C" w:rsidRPr="0005167C">
        <w:rPr>
          <w:i/>
        </w:rPr>
        <w:t>via</w:t>
      </w:r>
      <w:r w:rsidR="0005167C">
        <w:t xml:space="preserve"> a slim </w:t>
      </w:r>
      <w:r w:rsidR="0005167C" w:rsidRPr="00D3352A">
        <w:t>pedicle</w:t>
      </w:r>
      <w:r w:rsidR="0005167C">
        <w:t xml:space="preserve"> </w:t>
      </w:r>
      <w:r w:rsidR="007C0815">
        <w:t xml:space="preserve">to the </w:t>
      </w:r>
      <w:r w:rsidRPr="00D3352A">
        <w:t>basement membrane</w:t>
      </w:r>
      <w:r w:rsidR="00436B13">
        <w:t xml:space="preserve"> </w:t>
      </w:r>
      <w:r w:rsidR="00EF5DF9">
        <w:fldChar w:fldCharType="begin"/>
      </w:r>
      <w:r w:rsidR="00EF5DF9">
        <w:instrText xml:space="preserve"> ADDIN EN.CITE &lt;EndNote&gt;&lt;Cite&gt;&lt;Author&gt;Jost&lt;/Author&gt;&lt;Year&gt;1989&lt;/Year&gt;&lt;RecNum&gt;159&lt;/RecNum&gt;&lt;DisplayText&gt;[6]&lt;/DisplayText&gt;&lt;record&gt;&lt;rec-number&gt;159&lt;/rec-number&gt;&lt;foreign-keys&gt;&lt;key app="EN" db-id="x5zrppps5ptxd5erdwr5sz2ttrda2v0z0vps" timestamp="1707827200"&gt;159&lt;/key&gt;&lt;/foreign-keys&gt;&lt;ref-type name="Journal Article"&gt;17&lt;/ref-type&gt;&lt;contributors&gt;&lt;authors&gt;&lt;author&gt;Jost, S. P.&lt;/author&gt;&lt;author&gt;Gosling, J. A.&lt;/author&gt;&lt;author&gt;Dixon, J. S.&lt;/author&gt;&lt;/authors&gt;&lt;/contributors&gt;&lt;auth-address&gt;Department of Cell and Structural Biology, University of Manchester, U.K.&lt;/auth-address&gt;&lt;titles&gt;&lt;title&gt;The morphology of normal human bladder urothelium&lt;/title&gt;&lt;secondary-title&gt;J Anat&lt;/secondary-title&gt;&lt;/titles&gt;&lt;periodical&gt;&lt;full-title&gt;J Anat&lt;/full-title&gt;&lt;/periodical&gt;&lt;pages&gt;103-15&lt;/pages&gt;&lt;volume&gt;167&lt;/volume&gt;&lt;keywords&gt;&lt;keyword&gt;Adolescent&lt;/keyword&gt;&lt;keyword&gt;Adult&lt;/keyword&gt;&lt;keyword&gt;Aged&lt;/keyword&gt;&lt;keyword&gt;Aged, 80 and over&lt;/keyword&gt;&lt;keyword&gt;Cell Nucleus/ultrastructure&lt;/keyword&gt;&lt;keyword&gt;Chromatin/ultrastructure&lt;/keyword&gt;&lt;keyword&gt;Desmosomes/ultrastructure&lt;/keyword&gt;&lt;keyword&gt;Endoplasmic Reticulum/ultrastructure&lt;/keyword&gt;&lt;keyword&gt;Epithelium/ultrastructure&lt;/keyword&gt;&lt;keyword&gt;Female&lt;/keyword&gt;&lt;keyword&gt;Golgi Apparatus/ultrastructure&lt;/keyword&gt;&lt;keyword&gt;Humans&lt;/keyword&gt;&lt;keyword&gt;Intercellular Junctions/ultrastructure&lt;/keyword&gt;&lt;keyword&gt;Male&lt;/keyword&gt;&lt;keyword&gt;Microscopy, Electron&lt;/keyword&gt;&lt;keyword&gt;Middle Aged&lt;/keyword&gt;&lt;keyword&gt;Mitochondria/ultrastructure&lt;/keyword&gt;&lt;keyword&gt;Urinary Bladder/*ultrastructure&lt;/keyword&gt;&lt;/keywords&gt;&lt;dates&gt;&lt;year&gt;1989&lt;/year&gt;&lt;pub-dates&gt;&lt;date&gt;Dec&lt;/date&gt;&lt;/pub-dates&gt;&lt;/dates&gt;&lt;isbn&gt;0021-8782 (Print)&amp;#xD;0021-8782&lt;/isbn&gt;&lt;accession-num&gt;2630525&lt;/accession-num&gt;&lt;urls&gt;&lt;/urls&gt;&lt;custom2&gt;PMC1256824&lt;/custom2&gt;&lt;remote-database-provider&gt;NLM&lt;/remote-database-provider&gt;&lt;language&gt;eng&lt;/language&gt;&lt;/record&gt;&lt;/Cite&gt;&lt;/EndNote&gt;</w:instrText>
      </w:r>
      <w:r w:rsidR="00EF5DF9">
        <w:fldChar w:fldCharType="separate"/>
      </w:r>
      <w:r w:rsidR="00EF5DF9">
        <w:rPr>
          <w:noProof/>
        </w:rPr>
        <w:t>[6]</w:t>
      </w:r>
      <w:r w:rsidR="00EF5DF9">
        <w:fldChar w:fldCharType="end"/>
      </w:r>
      <w:r w:rsidR="0005167C">
        <w:t xml:space="preserve">. </w:t>
      </w:r>
      <w:r w:rsidR="00436B13">
        <w:t xml:space="preserve">A </w:t>
      </w:r>
      <w:r w:rsidR="0005167C">
        <w:t>role f</w:t>
      </w:r>
      <w:r w:rsidR="00436B13">
        <w:t>or</w:t>
      </w:r>
      <w:r w:rsidR="0005167C">
        <w:t xml:space="preserve"> the pedicled cell </w:t>
      </w:r>
      <w:r w:rsidR="00436B13">
        <w:t xml:space="preserve">remains </w:t>
      </w:r>
      <w:r w:rsidR="0005167C">
        <w:t>enigmatic</w:t>
      </w:r>
      <w:r w:rsidR="00436B13">
        <w:t xml:space="preserve">, with suggestions including positional </w:t>
      </w:r>
      <w:r w:rsidRPr="00D3352A">
        <w:t xml:space="preserve">registration during accommodation when </w:t>
      </w:r>
      <w:r w:rsidR="00436B13">
        <w:t xml:space="preserve">urothelial </w:t>
      </w:r>
      <w:r w:rsidRPr="00D3352A">
        <w:t>cells move relative to each other as the bladder fills and voids, or releas</w:t>
      </w:r>
      <w:r w:rsidR="00436B13">
        <w:t xml:space="preserve">e of </w:t>
      </w:r>
      <w:r w:rsidRPr="00D3352A">
        <w:t>factors when under physical strain during bladder filling as a signal for voiding.</w:t>
      </w:r>
    </w:p>
    <w:p w14:paraId="282DC78A" w14:textId="3FA44439" w:rsidR="00471B65" w:rsidRDefault="00722B56">
      <w:pPr>
        <w:rPr>
          <w:noProof/>
          <w:lang w:val="en-GB"/>
        </w:rPr>
      </w:pPr>
      <w:r>
        <w:rPr>
          <w:b/>
        </w:rPr>
        <w:t>Figure 1</w:t>
      </w:r>
      <w:r>
        <w:t xml:space="preserve">. </w:t>
      </w:r>
      <w:sdt>
        <w:sdtPr>
          <w:tag w:val="goog_rdk_5"/>
          <w:id w:val="360020943"/>
        </w:sdtPr>
        <w:sdtContent>
          <w:r>
            <w:t>Haematoxylin and eosin-stained section</w:t>
          </w:r>
        </w:sdtContent>
      </w:sdt>
      <w:sdt>
        <w:sdtPr>
          <w:tag w:val="goog_rdk_6"/>
          <w:id w:val="-2017534029"/>
        </w:sdtPr>
        <w:sdtContent>
          <w:sdt>
            <w:sdtPr>
              <w:tag w:val="goog_rdk_7"/>
              <w:id w:val="146953174"/>
            </w:sdtPr>
            <w:sdtContent/>
          </w:sdt>
        </w:sdtContent>
      </w:sdt>
      <w:r>
        <w:t xml:space="preserve"> of normal human bladder urothelium. </w:t>
      </w:r>
      <w:r>
        <w:rPr>
          <w:i/>
        </w:rPr>
        <w:t>As a transitional epithelium, urothelium is stratified into morphologically distinct basal, intermediate and superficial cell zones. The basal cells attach to a basement membrane, whilst the superficial cells are uniquely specialised as the main urine-facing barrier. Note</w:t>
      </w:r>
      <w:r w:rsidR="00AD59CA">
        <w:rPr>
          <w:i/>
        </w:rPr>
        <w:t>:</w:t>
      </w:r>
      <w:r>
        <w:rPr>
          <w:i/>
        </w:rPr>
        <w:t xml:space="preserve"> the mitotic cell</w:t>
      </w:r>
      <w:r w:rsidR="00C649C9">
        <w:rPr>
          <w:i/>
        </w:rPr>
        <w:t xml:space="preserve"> </w:t>
      </w:r>
      <w:r>
        <w:rPr>
          <w:i/>
        </w:rPr>
        <w:t>in the superficial cell layer</w:t>
      </w:r>
      <w:r w:rsidR="000A5AA4">
        <w:rPr>
          <w:i/>
        </w:rPr>
        <w:t xml:space="preserve"> </w:t>
      </w:r>
      <w:r w:rsidR="00AD59CA">
        <w:rPr>
          <w:i/>
        </w:rPr>
        <w:lastRenderedPageBreak/>
        <w:t xml:space="preserve">(marked *) </w:t>
      </w:r>
      <w:r>
        <w:rPr>
          <w:i/>
        </w:rPr>
        <w:t>which</w:t>
      </w:r>
      <w:r w:rsidR="007F01EB">
        <w:rPr>
          <w:i/>
        </w:rPr>
        <w:t>,</w:t>
      </w:r>
      <w:r>
        <w:rPr>
          <w:i/>
        </w:rPr>
        <w:t xml:space="preserve"> although </w:t>
      </w:r>
      <w:r w:rsidR="000A5AA4">
        <w:rPr>
          <w:i/>
        </w:rPr>
        <w:t>unusual</w:t>
      </w:r>
      <w:r>
        <w:rPr>
          <w:i/>
        </w:rPr>
        <w:t>, is occasionally observed in normal human urothelium (see section 3.2). During the micturition cycle, urothelium accommodates the large change in intraluminal surface area in part through the intermediate cell layer, which varies from three to five or more cells thick depending on bladder distention and secondly, through modifying the surface area of the apical superficial cell membrane. These features contribute to maintaining the urinary tract as a low-pressure non-refluxing system that protects the kidneys from damaging pressures and ascending bacterial infections</w:t>
      </w:r>
      <w:r>
        <w:t xml:space="preserve">. </w:t>
      </w:r>
      <w:r w:rsidR="000A5AA4">
        <w:t xml:space="preserve">Scale bar </w:t>
      </w:r>
      <w:r w:rsidR="0003425B">
        <w:t>2</w:t>
      </w:r>
      <w:r w:rsidR="009B773D">
        <w:t>0</w:t>
      </w:r>
      <w:r w:rsidR="000A5AA4">
        <w:t xml:space="preserve"> µm</w:t>
      </w:r>
      <w:r w:rsidR="0003425B">
        <w:t>.</w:t>
      </w:r>
    </w:p>
    <w:p w14:paraId="5D4A9209" w14:textId="29B02E17" w:rsidR="000A5AA4" w:rsidRDefault="009B773D">
      <w:r>
        <w:rPr>
          <w:noProof/>
          <w:lang w:val="en-GB"/>
        </w:rPr>
        <w:drawing>
          <wp:inline distT="0" distB="0" distL="0" distR="0" wp14:anchorId="66E503FE" wp14:editId="636D8141">
            <wp:extent cx="5492496" cy="215188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mp;E Figure.jpg"/>
                    <pic:cNvPicPr/>
                  </pic:nvPicPr>
                  <pic:blipFill>
                    <a:blip r:embed="rId12">
                      <a:extLst>
                        <a:ext uri="{28A0092B-C50C-407E-A947-70E740481C1C}">
                          <a14:useLocalDpi xmlns:a14="http://schemas.microsoft.com/office/drawing/2010/main" val="0"/>
                        </a:ext>
                      </a:extLst>
                    </a:blip>
                    <a:stretch>
                      <a:fillRect/>
                    </a:stretch>
                  </pic:blipFill>
                  <pic:spPr>
                    <a:xfrm>
                      <a:off x="0" y="0"/>
                      <a:ext cx="5492496" cy="2151888"/>
                    </a:xfrm>
                    <a:prstGeom prst="rect">
                      <a:avLst/>
                    </a:prstGeom>
                  </pic:spPr>
                </pic:pic>
              </a:graphicData>
            </a:graphic>
          </wp:inline>
        </w:drawing>
      </w:r>
    </w:p>
    <w:p w14:paraId="7DFA9675" w14:textId="77777777" w:rsidR="008F4C39" w:rsidRDefault="008F4C39">
      <w:pPr>
        <w:rPr>
          <w:b/>
        </w:rPr>
      </w:pPr>
    </w:p>
    <w:p w14:paraId="282DC78C" w14:textId="2AF3DD1C" w:rsidR="00471B65" w:rsidRDefault="009B4E76">
      <w:pPr>
        <w:rPr>
          <w:b/>
        </w:rPr>
      </w:pPr>
      <w:r>
        <w:rPr>
          <w:b/>
        </w:rPr>
        <w:t>2</w:t>
      </w:r>
      <w:r>
        <w:rPr>
          <w:b/>
        </w:rPr>
        <w:tab/>
      </w:r>
      <w:r w:rsidR="00722B56">
        <w:rPr>
          <w:b/>
        </w:rPr>
        <w:t>THE DEVELOPMENTAL ORIGINS OF (HUMAN) UROTHELIUM</w:t>
      </w:r>
    </w:p>
    <w:p w14:paraId="282DC78D" w14:textId="7511D982" w:rsidR="00471B65" w:rsidRDefault="00722B56">
      <w:pPr>
        <w:pBdr>
          <w:top w:val="nil"/>
          <w:left w:val="nil"/>
          <w:bottom w:val="nil"/>
          <w:right w:val="nil"/>
          <w:between w:val="nil"/>
        </w:pBdr>
        <w:rPr>
          <w:color w:val="000000"/>
        </w:rPr>
      </w:pPr>
      <w:r>
        <w:rPr>
          <w:color w:val="000000"/>
        </w:rPr>
        <w:t>The placenta plays a significant role in water and electrolyte haemostasis during human intrauterine development and the timing of urothelial development in the fetus coincides with the first production of urine. Urothelium is highly unusual in that the same epithelium arises from two embryonic germ layers, with the renal collecting ducts and ureters developing from mesoderm, while the bladder, proximal urethra and prostatic ducts develop from the endoderm</w:t>
      </w:r>
      <w:r w:rsidR="00832939">
        <w:rPr>
          <w:color w:val="000000"/>
        </w:rPr>
        <w:t xml:space="preserve"> </w:t>
      </w:r>
      <w:r w:rsidR="00EF5DF9">
        <w:rPr>
          <w:color w:val="000000"/>
        </w:rPr>
        <w:fldChar w:fldCharType="begin"/>
      </w:r>
      <w:r w:rsidR="00EF5DF9">
        <w:rPr>
          <w:color w:val="000000"/>
        </w:rPr>
        <w:instrText xml:space="preserve"> ADDIN EN.CITE &lt;EndNote&gt;&lt;Cite&gt;&lt;Author&gt;Hicks&lt;/Author&gt;&lt;Year&gt;1975&lt;/Year&gt;&lt;RecNum&gt;26&lt;/RecNum&gt;&lt;DisplayText&gt;[7]&lt;/DisplayText&gt;&lt;record&gt;&lt;rec-number&gt;26&lt;/rec-number&gt;&lt;foreign-keys&gt;&lt;key app="EN" db-id="x5zrppps5ptxd5erdwr5sz2ttrda2v0z0vps" timestamp="1689336924"&gt;26&lt;/key&gt;&lt;/foreign-keys&gt;&lt;ref-type name="Journal Article"&gt;17&lt;/ref-type&gt;&lt;contributors&gt;&lt;authors&gt;&lt;author&gt;Hicks, R. M.&lt;/author&gt;&lt;/authors&gt;&lt;/contributors&gt;&lt;titles&gt;&lt;title&gt;The mammalian urinary bladder: an accommodating organ&lt;/title&gt;&lt;secondary-title&gt;Biol Rev Camb Philos Soc&lt;/secondary-title&gt;&lt;/titles&gt;&lt;periodical&gt;&lt;full-title&gt;Biol Rev Camb Philos Soc&lt;/full-title&gt;&lt;/periodical&gt;&lt;pages&gt;215-46&lt;/pages&gt;&lt;volume&gt;50&lt;/volume&gt;&lt;number&gt;2&lt;/number&gt;&lt;keywords&gt;&lt;keyword&gt;Amphibians/anatomy &amp;amp; histology/physiology&lt;/keyword&gt;&lt;keyword&gt;Animals&lt;/keyword&gt;&lt;keyword&gt;Anura&lt;/keyword&gt;&lt;keyword&gt;Body Water/metabolism&lt;/keyword&gt;&lt;keyword&gt;Cell Membrane/ultrastructure&lt;/keyword&gt;&lt;keyword&gt;Epithelial Cells&lt;/keyword&gt;&lt;keyword&gt;Humans&lt;/keyword&gt;&lt;keyword&gt;Mammals/embryology/*physiology&lt;/keyword&gt;&lt;keyword&gt;Permeability&lt;/keyword&gt;&lt;keyword&gt;Structure-Activity Relationship&lt;/keyword&gt;&lt;keyword&gt;Turtles/anatomy &amp;amp; histology/physiology&lt;/keyword&gt;&lt;keyword&gt;Urinary Bladder/anatomy &amp;amp; histology/cytology/embryology/*physiology&lt;/keyword&gt;&lt;keyword&gt;Urination&lt;/keyword&gt;&lt;/keywords&gt;&lt;dates&gt;&lt;year&gt;1975&lt;/year&gt;&lt;pub-dates&gt;&lt;date&gt;May&lt;/date&gt;&lt;/pub-dates&gt;&lt;/dates&gt;&lt;isbn&gt;1464-7931 (Print)&amp;#xD;0006-3231 (Linking)&lt;/isbn&gt;&lt;accession-num&gt;1100129&lt;/accession-num&gt;&lt;urls&gt;&lt;related-urls&gt;&lt;url&gt;https://www.ncbi.nlm.nih.gov/pubmed/1100129&lt;/url&gt;&lt;/related-urls&gt;&lt;/urls&gt;&lt;/record&gt;&lt;/Cite&gt;&lt;/EndNote&gt;</w:instrText>
      </w:r>
      <w:r w:rsidR="00EF5DF9">
        <w:rPr>
          <w:color w:val="000000"/>
        </w:rPr>
        <w:fldChar w:fldCharType="separate"/>
      </w:r>
      <w:r w:rsidR="00EF5DF9">
        <w:rPr>
          <w:noProof/>
          <w:color w:val="000000"/>
        </w:rPr>
        <w:t>[7]</w:t>
      </w:r>
      <w:r w:rsidR="00EF5DF9">
        <w:rPr>
          <w:color w:val="000000"/>
        </w:rPr>
        <w:fldChar w:fldCharType="end"/>
      </w:r>
      <w:r>
        <w:rPr>
          <w:color w:val="000000"/>
        </w:rPr>
        <w:t xml:space="preserve">. </w:t>
      </w:r>
    </w:p>
    <w:p w14:paraId="282DC78E" w14:textId="6502984D" w:rsidR="00471B65" w:rsidRDefault="00722B56">
      <w:pPr>
        <w:rPr>
          <w:b/>
        </w:rPr>
      </w:pPr>
      <w:r>
        <w:rPr>
          <w:b/>
        </w:rPr>
        <w:t>2.1</w:t>
      </w:r>
      <w:r w:rsidR="009B4E76">
        <w:rPr>
          <w:b/>
        </w:rPr>
        <w:tab/>
      </w:r>
      <w:r>
        <w:rPr>
          <w:b/>
        </w:rPr>
        <w:t>The histology of the epithelial lining of the developing human bladder</w:t>
      </w:r>
    </w:p>
    <w:p w14:paraId="282DC78F" w14:textId="22D27F6F" w:rsidR="00471B65" w:rsidRDefault="00722B56">
      <w:r>
        <w:t>Gyllenstein (1949) described the epithelial lining of the sinus and the caudal part of the mesonephric duct in an early gestation embryo (approximately day 35, embryo length: 5.2 mm) as uniformly one-layered. In the following 6 mm embryo, the bladder epithelium was described as “stratified”</w:t>
      </w:r>
      <w:r w:rsidR="00832939">
        <w:t xml:space="preserve"> </w:t>
      </w:r>
      <w:r w:rsidR="00EF5DF9">
        <w:fldChar w:fldCharType="begin"/>
      </w:r>
      <w:r w:rsidR="00EF5DF9">
        <w:instrText xml:space="preserve"> ADDIN EN.CITE &lt;EndNote&gt;&lt;Cite&gt;&lt;Author&gt;Gyllensten&lt;/Author&gt;&lt;Year&gt;1949&lt;/Year&gt;&lt;RecNum&gt;129&lt;/RecNum&gt;&lt;DisplayText&gt;[8]&lt;/DisplayText&gt;&lt;record&gt;&lt;rec-number&gt;129&lt;/rec-number&gt;&lt;foreign-keys&gt;&lt;key app="EN" db-id="x5zrppps5ptxd5erdwr5sz2ttrda2v0z0vps" timestamp="1692285296"&gt;129&lt;/key&gt;&lt;/foreign-keys&gt;&lt;ref-type name="Journal Article"&gt;17&lt;/ref-type&gt;&lt;contributors&gt;&lt;authors&gt;&lt;author&gt;Gyllensten, L.&lt;/author&gt;&lt;/authors&gt;&lt;/contributors&gt;&lt;titles&gt;&lt;title&gt;Contributions to the embryology of the urinary bladder&lt;/title&gt;&lt;secondary-title&gt;Acta Anat (Basel)&lt;/secondary-title&gt;&lt;/titles&gt;&lt;periodical&gt;&lt;full-title&gt;Acta Anat (Basel)&lt;/full-title&gt;&lt;/periodical&gt;&lt;pages&gt;305-44&lt;/pages&gt;&lt;volume&gt;7&lt;/volume&gt;&lt;number&gt;4&lt;/number&gt;&lt;keywords&gt;&lt;keyword&gt;*Abdominal Cavity&lt;/keyword&gt;&lt;keyword&gt;Humans&lt;/keyword&gt;&lt;keyword&gt;Urinary Bladder/*embryology&lt;/keyword&gt;&lt;keyword&gt;*BLADDER/embryology&lt;/keyword&gt;&lt;/keywords&gt;&lt;dates&gt;&lt;year&gt;1949&lt;/year&gt;&lt;/dates&gt;&lt;isbn&gt;0001-5180 (Print)&amp;#xD;0001-5180&lt;/isbn&gt;&lt;accession-num&gt;18150911&lt;/accession-num&gt;&lt;urls&gt;&lt;/urls&gt;&lt;electronic-resource-num&gt;10.1159/000140392&lt;/electronic-resource-num&gt;&lt;remote-database-provider&gt;NLM&lt;/remote-database-provider&gt;&lt;language&gt;eng&lt;/language&gt;&lt;/record&gt;&lt;/Cite&gt;&lt;/EndNote&gt;</w:instrText>
      </w:r>
      <w:r w:rsidR="00EF5DF9">
        <w:fldChar w:fldCharType="separate"/>
      </w:r>
      <w:r w:rsidR="00EF5DF9">
        <w:rPr>
          <w:noProof/>
        </w:rPr>
        <w:t>[8]</w:t>
      </w:r>
      <w:r w:rsidR="00EF5DF9">
        <w:fldChar w:fldCharType="end"/>
      </w:r>
      <w:r>
        <w:t xml:space="preserve"> and according to Felix, it is bi-or trilayered by the end of week 6</w:t>
      </w:r>
      <w:r w:rsidR="00832939">
        <w:t xml:space="preserve"> </w:t>
      </w:r>
      <w:r w:rsidR="00EF5DF9">
        <w:fldChar w:fldCharType="begin"/>
      </w:r>
      <w:r w:rsidR="00EF5DF9">
        <w:instrText xml:space="preserve"> ADDIN EN.CITE &lt;EndNote&gt;&lt;Cite&gt;&lt;Author&gt;Felix&lt;/Author&gt;&lt;Year&gt;1912&lt;/Year&gt;&lt;RecNum&gt;131&lt;/RecNum&gt;&lt;DisplayText&gt;[9]&lt;/DisplayText&gt;&lt;record&gt;&lt;rec-number&gt;131&lt;/rec-number&gt;&lt;foreign-keys&gt;&lt;key app="EN" db-id="x5zrppps5ptxd5erdwr5sz2ttrda2v0z0vps" timestamp="1692285586"&gt;131&lt;/key&gt;&lt;/foreign-keys&gt;&lt;ref-type name="Journal Article"&gt;17&lt;/ref-type&gt;&lt;contributors&gt;&lt;authors&gt;&lt;author&gt;Felix, W&lt;/author&gt;&lt;/authors&gt;&lt;/contributors&gt;&lt;titles&gt;&lt;title&gt;The development of the urinogenital organs. I. The development of the excretory glands and their ducts&lt;/title&gt;&lt;secondary-title&gt;Manual of human embryology&lt;/secondary-title&gt;&lt;/titles&gt;&lt;periodical&gt;&lt;full-title&gt;Manual of human embryology&lt;/full-title&gt;&lt;/periodical&gt;&lt;pages&gt;752-880&lt;/pages&gt;&lt;dates&gt;&lt;year&gt;1912&lt;/year&gt;&lt;/dates&gt;&lt;urls&gt;&lt;/urls&gt;&lt;/record&gt;&lt;/Cite&gt;&lt;/EndNote&gt;</w:instrText>
      </w:r>
      <w:r w:rsidR="00EF5DF9">
        <w:fldChar w:fldCharType="separate"/>
      </w:r>
      <w:r w:rsidR="00EF5DF9">
        <w:rPr>
          <w:noProof/>
        </w:rPr>
        <w:t>[9]</w:t>
      </w:r>
      <w:r w:rsidR="00EF5DF9">
        <w:fldChar w:fldCharType="end"/>
      </w:r>
      <w:r>
        <w:t>.  The urothelium then remains unaltered for almost 2.5 weeks being “</w:t>
      </w:r>
      <w:r>
        <w:rPr>
          <w:i/>
        </w:rPr>
        <w:t>two layered and thicker on the concave dorsal than the concave ventral surface. The one-layered epithelium occurs at the apex and the many-layered at the fundus</w:t>
      </w:r>
      <w:r>
        <w:t>“</w:t>
      </w:r>
      <w:r w:rsidR="009B4E76">
        <w:t>.</w:t>
      </w:r>
      <w:sdt>
        <w:sdtPr>
          <w:tag w:val="goog_rdk_8"/>
          <w:id w:val="888921889"/>
          <w:showingPlcHdr/>
        </w:sdtPr>
        <w:sdtContent>
          <w:r w:rsidR="006D4C9A">
            <w:t xml:space="preserve">     </w:t>
          </w:r>
        </w:sdtContent>
      </w:sdt>
    </w:p>
    <w:p w14:paraId="282DC790" w14:textId="628C327C" w:rsidR="00471B65" w:rsidRDefault="00722B56">
      <w:r>
        <w:t>By week 9 the urothelium is 4-5 cell layers and considered by Felix as “transitional” in form</w:t>
      </w:r>
      <w:r w:rsidR="00A41B0C">
        <w:t xml:space="preserve"> </w:t>
      </w:r>
      <w:r w:rsidR="00EF5DF9">
        <w:fldChar w:fldCharType="begin"/>
      </w:r>
      <w:r w:rsidR="00EF5DF9">
        <w:instrText xml:space="preserve"> ADDIN EN.CITE &lt;EndNote&gt;&lt;Cite&gt;&lt;Author&gt;Felix&lt;/Author&gt;&lt;Year&gt;1912&lt;/Year&gt;&lt;RecNum&gt;131&lt;/RecNum&gt;&lt;DisplayText&gt;[9]&lt;/DisplayText&gt;&lt;record&gt;&lt;rec-number&gt;131&lt;/rec-number&gt;&lt;foreign-keys&gt;&lt;key app="EN" db-id="x5zrppps5ptxd5erdwr5sz2ttrda2v0z0vps" timestamp="1692285586"&gt;131&lt;/key&gt;&lt;/foreign-keys&gt;&lt;ref-type name="Journal Article"&gt;17&lt;/ref-type&gt;&lt;contributors&gt;&lt;authors&gt;&lt;author&gt;Felix, W&lt;/author&gt;&lt;/authors&gt;&lt;/contributors&gt;&lt;titles&gt;&lt;title&gt;The development of the urinogenital organs. I. The development of the excretory glands and their ducts&lt;/title&gt;&lt;secondary-title&gt;Manual of human embryology&lt;/secondary-title&gt;&lt;/titles&gt;&lt;periodical&gt;&lt;full-title&gt;Manual of human embryology&lt;/full-title&gt;&lt;/periodical&gt;&lt;pages&gt;752-880&lt;/pages&gt;&lt;dates&gt;&lt;year&gt;1912&lt;/year&gt;&lt;/dates&gt;&lt;urls&gt;&lt;/urls&gt;&lt;/record&gt;&lt;/Cite&gt;&lt;/EndNote&gt;</w:instrText>
      </w:r>
      <w:r w:rsidR="00EF5DF9">
        <w:fldChar w:fldCharType="separate"/>
      </w:r>
      <w:r w:rsidR="00EF5DF9">
        <w:rPr>
          <w:noProof/>
        </w:rPr>
        <w:t>[9]</w:t>
      </w:r>
      <w:r w:rsidR="00EF5DF9">
        <w:fldChar w:fldCharType="end"/>
      </w:r>
      <w:r>
        <w:t>. Newman</w:t>
      </w:r>
      <w:r w:rsidR="006D4C9A">
        <w:t xml:space="preserve"> </w:t>
      </w:r>
      <w:r>
        <w:t xml:space="preserve">and Antonakopoulos described a third cell layer in urothelium after 13 weeks and the occurrence of large, binucleated superficial cells at around 21 weeks. The latter and the ultrastructural presence of an asymmetric membrane at the same time were regarded by the authors as objective features of a differentiating transitional epithelium </w:t>
      </w:r>
      <w:r w:rsidR="00EF5DF9">
        <w:fldChar w:fldCharType="begin"/>
      </w:r>
      <w:r w:rsidR="00EF5DF9">
        <w:instrText xml:space="preserve"> ADDIN EN.CITE &lt;EndNote&gt;&lt;Cite&gt;&lt;Author&gt;Newman&lt;/Author&gt;&lt;Year&gt;1989&lt;/Year&gt;&lt;RecNum&gt;128&lt;/RecNum&gt;&lt;DisplayText&gt;[10]&lt;/DisplayText&gt;&lt;record&gt;&lt;rec-number&gt;128&lt;/rec-number&gt;&lt;foreign-keys&gt;&lt;key app="EN" db-id="x5zrppps5ptxd5erdwr5sz2ttrda2v0z0vps" timestamp="1692285137"&gt;128&lt;/key&gt;&lt;/foreign-keys&gt;&lt;ref-type name="Journal Article"&gt;17&lt;/ref-type&gt;&lt;contributors&gt;&lt;authors&gt;&lt;author&gt;Newman, J.&lt;/author&gt;&lt;author&gt;Antonakopoulos, G. N.&lt;/author&gt;&lt;/authors&gt;&lt;/contributors&gt;&lt;auth-address&gt;Department of Histopathology, East Birmingham Hospital, England.&lt;/auth-address&gt;&lt;titles&gt;&lt;title&gt;The fine structure of the human fetal urinary bladder. Development and maturation. A light, transmission and scanning electron microscopic study&lt;/title&gt;&lt;secondary-title&gt;J Anat&lt;/secondary-title&gt;&lt;/titles&gt;&lt;periodical&gt;&lt;full-title&gt;J Anat&lt;/full-title&gt;&lt;/periodical&gt;&lt;pages&gt;135-50&lt;/pages&gt;&lt;volume&gt;166&lt;/volume&gt;&lt;keywords&gt;&lt;keyword&gt;*Embryonic and Fetal Development&lt;/keyword&gt;&lt;keyword&gt;Fetus/*anatomy &amp;amp; histology&lt;/keyword&gt;&lt;keyword&gt;Humans&lt;/keyword&gt;&lt;keyword&gt;Microscopy, Electron&lt;/keyword&gt;&lt;keyword&gt;Microscopy, Electron, Scanning&lt;/keyword&gt;&lt;keyword&gt;Urinary Bladder/anatomy &amp;amp; histology/*embryology/ultrastructure&lt;/keyword&gt;&lt;/keywords&gt;&lt;dates&gt;&lt;year&gt;1989&lt;/year&gt;&lt;pub-dates&gt;&lt;date&gt;Oct&lt;/date&gt;&lt;/pub-dates&gt;&lt;/dates&gt;&lt;isbn&gt;0021-8782 (Print)&amp;#xD;0021-8782&lt;/isbn&gt;&lt;accession-num&gt;2621133&lt;/accession-num&gt;&lt;urls&gt;&lt;/urls&gt;&lt;custom2&gt;PMC1256747&lt;/custom2&gt;&lt;remote-database-provider&gt;NLM&lt;/remote-database-provider&gt;&lt;language&gt;eng&lt;/language&gt;&lt;/record&gt;&lt;/Cite&gt;&lt;/EndNote&gt;</w:instrText>
      </w:r>
      <w:r w:rsidR="00EF5DF9">
        <w:fldChar w:fldCharType="separate"/>
      </w:r>
      <w:r w:rsidR="00EF5DF9">
        <w:rPr>
          <w:noProof/>
        </w:rPr>
        <w:t>[10]</w:t>
      </w:r>
      <w:r w:rsidR="00EF5DF9">
        <w:fldChar w:fldCharType="end"/>
      </w:r>
      <w:r>
        <w:t xml:space="preserve">. The formation of rigid asymmetric plaques in the apical membrane of superficial cells was described at 26 weeks of development. However, Hoyes and colleagues observed ultrastructural features in human superficial urothelial cells, such as a thickened </w:t>
      </w:r>
      <w:r w:rsidR="00A41B0C">
        <w:t>apical</w:t>
      </w:r>
      <w:r>
        <w:t xml:space="preserve"> membrane in fetuses as early as 16 weeks </w:t>
      </w:r>
      <w:r w:rsidR="00EF5DF9">
        <w:fldChar w:fldCharType="begin"/>
      </w:r>
      <w:r w:rsidR="00EF5DF9">
        <w:instrText xml:space="preserve"> ADDIN EN.CITE &lt;EndNote&gt;&lt;Cite&gt;&lt;Author&gt;Hoyes&lt;/Author&gt;&lt;Year&gt;1972&lt;/Year&gt;&lt;RecNum&gt;130&lt;/RecNum&gt;&lt;DisplayText&gt;[11]&lt;/DisplayText&gt;&lt;record&gt;&lt;rec-number&gt;130&lt;/rec-number&gt;&lt;foreign-keys&gt;&lt;key app="EN" db-id="x5zrppps5ptxd5erdwr5sz2ttrda2v0z0vps" timestamp="1692285448"&gt;130&lt;/key&gt;&lt;/foreign-keys&gt;&lt;ref-type name="Journal Article"&gt;17&lt;/ref-type&gt;&lt;contributors&gt;&lt;authors&gt;&lt;author&gt;Hoyes, A. D.&lt;/author&gt;&lt;author&gt;Ramus, N. I.&lt;/author&gt;&lt;author&gt;Martin, B. G.&lt;/author&gt;&lt;/authors&gt;&lt;/contributors&gt;&lt;titles&gt;&lt;title&gt;Fine structure of the epithelium of the human fetal bladder&lt;/title&gt;&lt;secondary-title&gt;J Anat&lt;/secondary-title&gt;&lt;/titles&gt;&lt;periodical&gt;&lt;full-title&gt;J Anat&lt;/full-title&gt;&lt;/periodical&gt;&lt;pages&gt;415-25&lt;/pages&gt;&lt;volume&gt;111&lt;/volume&gt;&lt;number&gt;Pt 3&lt;/number&gt;&lt;keywords&gt;&lt;keyword&gt;Basement Membrane/cytology&lt;/keyword&gt;&lt;keyword&gt;Cell Nucleolus&lt;/keyword&gt;&lt;keyword&gt;Cell Nucleus&lt;/keyword&gt;&lt;keyword&gt;Chromatin&lt;/keyword&gt;&lt;keyword&gt;Cytoplasm&lt;/keyword&gt;&lt;keyword&gt;Cytoplasmic Granules&lt;/keyword&gt;&lt;keyword&gt;Epithelial Cells&lt;/keyword&gt;&lt;keyword&gt;Female&lt;/keyword&gt;&lt;keyword&gt;Fetus/*cytology&lt;/keyword&gt;&lt;keyword&gt;Gestational Age&lt;/keyword&gt;&lt;keyword&gt;Glycogen&lt;/keyword&gt;&lt;keyword&gt;Golgi Apparatus&lt;/keyword&gt;&lt;keyword&gt;Histological Techniques&lt;/keyword&gt;&lt;keyword&gt;Humans&lt;/keyword&gt;&lt;keyword&gt;Mitochondria&lt;/keyword&gt;&lt;keyword&gt;Pregnancy&lt;/keyword&gt;&lt;keyword&gt;Urinary Bladder/*cytology/embryology&lt;/keyword&gt;&lt;keyword&gt;Urine&lt;/keyword&gt;&lt;/keywords&gt;&lt;dates&gt;&lt;year&gt;1972&lt;/year&gt;&lt;pub-dates&gt;&lt;date&gt;Apr&lt;/date&gt;&lt;/pub-dates&gt;&lt;/dates&gt;&lt;isbn&gt;0021-8782 (Print)&amp;#xD;0021-8782&lt;/isbn&gt;&lt;accession-num&gt;4560933&lt;/accession-num&gt;&lt;urls&gt;&lt;/urls&gt;&lt;custom2&gt;PMC1271131&lt;/custom2&gt;&lt;remote-database-provider&gt;NLM&lt;/remote-database-provider&gt;&lt;language&gt;eng&lt;/language&gt;&lt;/record&gt;&lt;/Cite&gt;&lt;/EndNote&gt;</w:instrText>
      </w:r>
      <w:r w:rsidR="00EF5DF9">
        <w:fldChar w:fldCharType="separate"/>
      </w:r>
      <w:r w:rsidR="00EF5DF9">
        <w:rPr>
          <w:noProof/>
        </w:rPr>
        <w:t>[11]</w:t>
      </w:r>
      <w:r w:rsidR="00EF5DF9">
        <w:fldChar w:fldCharType="end"/>
      </w:r>
      <w:r>
        <w:t xml:space="preserve">.  Using immunohistological markers, the first appearance of a transitional differentiated phenotype was </w:t>
      </w:r>
      <w:r>
        <w:lastRenderedPageBreak/>
        <w:t xml:space="preserve">observed at 10 weeks’ gestation, based on cytokeratin expression profile and apical membrane expression of uroplakins </w:t>
      </w:r>
      <w:r w:rsidR="00EF5DF9">
        <w:fldChar w:fldCharType="begin"/>
      </w:r>
      <w:r w:rsidR="00EF5DF9">
        <w:instrText xml:space="preserve"> ADDIN EN.CITE &lt;EndNote&gt;&lt;Cite&gt;&lt;Author&gt;Baker&lt;/Author&gt;&lt;Year&gt;2018&lt;/Year&gt;&lt;RecNum&gt;92&lt;/RecNum&gt;&lt;DisplayText&gt;[12]&lt;/DisplayText&gt;&lt;record&gt;&lt;rec-number&gt;92&lt;/rec-number&gt;&lt;foreign-keys&gt;&lt;key app="EN" db-id="x5zrppps5ptxd5erdwr5sz2ttrda2v0z0vps" timestamp="1689960096"&gt;92&lt;/key&gt;&lt;/foreign-keys&gt;&lt;ref-type name="Book Section"&gt;5&lt;/ref-type&gt;&lt;contributors&gt;&lt;authors&gt;&lt;author&gt;Baker, S. C. Stahlschmidt, J. Trejdosiewicz, L. K. Southgate, J. &lt;/author&gt;&lt;/authors&gt;&lt;secondary-authors&gt;&lt;author&gt;McConkey,D.J. Lerner,S.P.&lt;/author&gt;&lt;/secondary-authors&gt;&lt;/contributors&gt;&lt;titles&gt;&lt;title&gt;Developmental aspects of human urothelial differentiation in vitro and in vivo.&lt;/title&gt;&lt;secondary-title&gt;SIU-ICUD Joint Consultation on Bladder Cancer - Basic Science&lt;/secondary-title&gt;&lt;/titles&gt;&lt;dates&gt;&lt;year&gt;2018&lt;/year&gt;&lt;/dates&gt;&lt;urls&gt;&lt;/urls&gt;&lt;/record&gt;&lt;/Cite&gt;&lt;/EndNote&gt;</w:instrText>
      </w:r>
      <w:r w:rsidR="00EF5DF9">
        <w:fldChar w:fldCharType="separate"/>
      </w:r>
      <w:r w:rsidR="00EF5DF9">
        <w:rPr>
          <w:noProof/>
        </w:rPr>
        <w:t>[12]</w:t>
      </w:r>
      <w:r w:rsidR="00EF5DF9">
        <w:fldChar w:fldCharType="end"/>
      </w:r>
      <w:r>
        <w:t xml:space="preserve">. </w:t>
      </w:r>
    </w:p>
    <w:p w14:paraId="282DC791" w14:textId="470BF380" w:rsidR="00471B65" w:rsidRDefault="00722B56">
      <w:pPr>
        <w:spacing w:after="80"/>
        <w:rPr>
          <w:b/>
        </w:rPr>
      </w:pPr>
      <w:r>
        <w:rPr>
          <w:b/>
        </w:rPr>
        <w:t>2.2</w:t>
      </w:r>
      <w:r w:rsidR="009B4E76">
        <w:rPr>
          <w:b/>
        </w:rPr>
        <w:tab/>
      </w:r>
      <w:r>
        <w:rPr>
          <w:b/>
        </w:rPr>
        <w:t xml:space="preserve">Urothelial differentiation and associated developmental anomalies </w:t>
      </w:r>
    </w:p>
    <w:p w14:paraId="282DC792" w14:textId="757F99CE" w:rsidR="00471B65" w:rsidRDefault="00722B56">
      <w:pPr>
        <w:spacing w:after="80"/>
      </w:pPr>
      <w:r>
        <w:t>In brief, the interactions between the developing urothelium and its underlying mesenchyme are crucial in the development of the bladder and ureter, with disruption of the signalling pathways having consequences for the precise spatiotemporal development of the urinary tract. This accounts for congenital anomalies of the kidney and urinary tract (</w:t>
      </w:r>
      <w:r w:rsidR="00885C1C">
        <w:t xml:space="preserve">referred pragmatically to as </w:t>
      </w:r>
      <w:r>
        <w:t>CAKUT phenotypes</w:t>
      </w:r>
      <w:r w:rsidR="00885C1C">
        <w:t xml:space="preserve"> </w:t>
      </w:r>
      <w:r w:rsidR="00EF5DF9">
        <w:fldChar w:fldCharType="begin"/>
      </w:r>
      <w:r w:rsidR="00EF5DF9">
        <w:instrText xml:space="preserve"> ADDIN EN.CITE &lt;EndNote&gt;&lt;Cite&gt;&lt;Author&gt;Knoers&lt;/Author&gt;&lt;Year&gt;2022&lt;/Year&gt;&lt;RecNum&gt;160&lt;/RecNum&gt;&lt;DisplayText&gt;[13]&lt;/DisplayText&gt;&lt;record&gt;&lt;rec-number&gt;160&lt;/rec-number&gt;&lt;foreign-keys&gt;&lt;key app="EN" db-id="x5zrppps5ptxd5erdwr5sz2ttrda2v0z0vps" timestamp="1707827973"&gt;160&lt;/key&gt;&lt;/foreign-keys&gt;&lt;ref-type name="Journal Article"&gt;17&lt;/ref-type&gt;&lt;contributors&gt;&lt;authors&gt;&lt;author&gt;Knoers, Nine V. A. M.&lt;/author&gt;&lt;/authors&gt;&lt;/contributors&gt;&lt;titles&gt;&lt;title&gt;The term CAKUT has outlived its usefulness: the case for the defense&lt;/title&gt;&lt;secondary-title&gt;Pediatric Nephrology&lt;/secondary-title&gt;&lt;/titles&gt;&lt;periodical&gt;&lt;full-title&gt;Pediatric Nephrology&lt;/full-title&gt;&lt;/periodical&gt;&lt;pages&gt;2793-2798&lt;/pages&gt;&lt;volume&gt;37&lt;/volume&gt;&lt;number&gt;11&lt;/number&gt;&lt;dates&gt;&lt;year&gt;2022&lt;/year&gt;&lt;pub-dates&gt;&lt;date&gt;2022/11/01&lt;/date&gt;&lt;/pub-dates&gt;&lt;/dates&gt;&lt;isbn&gt;1432-198X&lt;/isbn&gt;&lt;urls&gt;&lt;related-urls&gt;&lt;url&gt;https://doi.org/10.1007/s00467-022-05678-z&lt;/url&gt;&lt;/related-urls&gt;&lt;/urls&gt;&lt;electronic-resource-num&gt;10.1007/s00467-022-05678-z&lt;/electronic-resource-num&gt;&lt;/record&gt;&lt;/Cite&gt;&lt;/EndNote&gt;</w:instrText>
      </w:r>
      <w:r w:rsidR="00EF5DF9">
        <w:fldChar w:fldCharType="separate"/>
      </w:r>
      <w:r w:rsidR="00EF5DF9">
        <w:rPr>
          <w:noProof/>
        </w:rPr>
        <w:t>[13]</w:t>
      </w:r>
      <w:r w:rsidR="00EF5DF9">
        <w:fldChar w:fldCharType="end"/>
      </w:r>
      <w:r>
        <w:t xml:space="preserve">) in the mouse and human, including the congenital conditions of hydroureteronephrosis due to disrupted smooth-muscle differentiation </w:t>
      </w:r>
      <w:r w:rsidR="00EF5DF9">
        <w:fldChar w:fldCharType="begin"/>
      </w:r>
      <w:r w:rsidR="00EF5DF9">
        <w:instrText xml:space="preserve"> ADDIN EN.CITE &lt;EndNote&gt;&lt;Cite&gt;&lt;Author&gt;Trowe&lt;/Author&gt;&lt;Year&gt;2012&lt;/Year&gt;&lt;RecNum&gt;132&lt;/RecNum&gt;&lt;DisplayText&gt;[14]&lt;/DisplayText&gt;&lt;record&gt;&lt;rec-number&gt;132&lt;/rec-number&gt;&lt;foreign-keys&gt;&lt;key app="EN" db-id="x5zrppps5ptxd5erdwr5sz2ttrda2v0z0vps" timestamp="1692286257"&gt;132&lt;/key&gt;&lt;/foreign-keys&gt;&lt;ref-type name="Journal Article"&gt;17&lt;/ref-type&gt;&lt;contributors&gt;&lt;authors&gt;&lt;author&gt;Trowe, M. O.&lt;/author&gt;&lt;author&gt;Airik, R.&lt;/author&gt;&lt;author&gt;Weiss, A. C.&lt;/author&gt;&lt;author&gt;Farin, H. F.&lt;/author&gt;&lt;author&gt;Foik, A. B.&lt;/author&gt;&lt;author&gt;Bettenhausen, E.&lt;/author&gt;&lt;author&gt;Schuster-Gossler, K.&lt;/author&gt;&lt;author&gt;Taketo, M. M.&lt;/author&gt;&lt;author&gt;Kispert, A.&lt;/author&gt;&lt;/authors&gt;&lt;/contributors&gt;&lt;auth-address&gt;Institut für Molekularbiologie, Medizinische Hochschule Hannover, 30625 Hannover, Germany.&lt;/auth-address&gt;&lt;titles&gt;&lt;title&gt;Canonical Wnt signaling regulates smooth muscle precursor development in the mouse ureter&lt;/title&gt;&lt;secondary-title&gt;Development&lt;/secondary-title&gt;&lt;/titles&gt;&lt;periodical&gt;&lt;full-title&gt;Development&lt;/full-title&gt;&lt;/periodical&gt;&lt;pages&gt;3099-108&lt;/pages&gt;&lt;volume&gt;139&lt;/volume&gt;&lt;number&gt;17&lt;/number&gt;&lt;edition&gt;20120725&lt;/edition&gt;&lt;keywords&gt;&lt;keyword&gt;Animals&lt;/keyword&gt;&lt;keyword&gt;Cell Differentiation/physiology&lt;/keyword&gt;&lt;keyword&gt;Crosses, Genetic&lt;/keyword&gt;&lt;keyword&gt;Fluorescence&lt;/keyword&gt;&lt;keyword&gt;Gene Knock-In Techniques&lt;/keyword&gt;&lt;keyword&gt;Hypoxanthine Phosphoribosyltransferase/*genetics&lt;/keyword&gt;&lt;keyword&gt;In Situ Hybridization&lt;/keyword&gt;&lt;keyword&gt;Mice&lt;/keyword&gt;&lt;keyword&gt;Myoblasts, Smooth Muscle/metabolism/*physiology&lt;/keyword&gt;&lt;keyword&gt;Proto-Oncogene Proteins/*metabolism&lt;/keyword&gt;&lt;keyword&gt;Ureter/cytology/*embryology/metabolism&lt;/keyword&gt;&lt;keyword&gt;Wnt Proteins/*metabolism&lt;/keyword&gt;&lt;keyword&gt;Wnt Signaling Pathway/*physiology&lt;/keyword&gt;&lt;keyword&gt;beta Catenin/deficiency/*metabolism&lt;/keyword&gt;&lt;/keywords&gt;&lt;dates&gt;&lt;year&gt;2012&lt;/year&gt;&lt;pub-dates&gt;&lt;date&gt;Sep&lt;/date&gt;&lt;/pub-dates&gt;&lt;/dates&gt;&lt;isbn&gt;0950-1991&lt;/isbn&gt;&lt;accession-num&gt;22833126&lt;/accession-num&gt;&lt;urls&gt;&lt;/urls&gt;&lt;electronic-resource-num&gt;10.1242/dev.077388&lt;/electronic-resource-num&gt;&lt;remote-database-provider&gt;NLM&lt;/remote-database-provider&gt;&lt;language&gt;eng&lt;/language&gt;&lt;/record&gt;&lt;/Cite&gt;&lt;/EndNote&gt;</w:instrText>
      </w:r>
      <w:r w:rsidR="00EF5DF9">
        <w:fldChar w:fldCharType="separate"/>
      </w:r>
      <w:r w:rsidR="00EF5DF9">
        <w:rPr>
          <w:noProof/>
        </w:rPr>
        <w:t>[14]</w:t>
      </w:r>
      <w:r w:rsidR="00EF5DF9">
        <w:fldChar w:fldCharType="end"/>
      </w:r>
      <w:r>
        <w:t xml:space="preserve">, hydroureter, hydronephrosis and hypoplastic bladder </w:t>
      </w:r>
      <w:r w:rsidR="00EF5DF9">
        <w:fldChar w:fldCharType="begin">
          <w:fldData xml:space="preserve">PEVuZE5vdGU+PENpdGU+PEF1dGhvcj5IYXJhZ3VjaGk8L0F1dGhvcj48WWVhcj4yMDA3PC9ZZWFy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=
</w:fldData>
        </w:fldChar>
      </w:r>
      <w:r w:rsidR="00EF5DF9">
        <w:instrText xml:space="preserve"> ADDIN EN.CITE </w:instrText>
      </w:r>
      <w:r w:rsidR="00EF5DF9">
        <w:fldChar w:fldCharType="begin">
          <w:fldData xml:space="preserve">PEVuZE5vdGU+PENpdGU+PEF1dGhvcj5IYXJhZ3VjaGk8L0F1dGhvcj48WWVhcj4yMDA3PC9ZZWFy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15, 16]</w:t>
      </w:r>
      <w:r w:rsidR="00EF5DF9">
        <w:fldChar w:fldCharType="end"/>
      </w:r>
      <w:r>
        <w:t xml:space="preserve">. </w:t>
      </w:r>
    </w:p>
    <w:p w14:paraId="282DC793" w14:textId="16C9134F" w:rsidR="00471B65" w:rsidRDefault="00722B56">
      <w:r>
        <w:t xml:space="preserve">Renal tissue develops from the intermediate mesoderm or urogenital ridge that extends from the cervical to the caudal region of the embryo. Mammals develop three consecutive renal stages: the pronephros (pre-kidney), the mesonephros (original kidney) and the metanephros. The first two renal vestiges regress </w:t>
      </w:r>
      <w:sdt>
        <w:sdtPr>
          <w:tag w:val="goog_rdk_11"/>
          <w:id w:val="-1630478166"/>
        </w:sdtPr>
        <w:sdtContent>
          <w:r w:rsidRPr="00F30C1C">
            <w:rPr>
              <w:i/>
            </w:rPr>
            <w:t>in utero</w:t>
          </w:r>
        </w:sdtContent>
      </w:sdt>
      <w:r>
        <w:t xml:space="preserve"> to leave the metanephros as the permanent or true kidney </w:t>
      </w:r>
      <w:r w:rsidR="00EF5DF9">
        <w:fldChar w:fldCharType="begin"/>
      </w:r>
      <w:r w:rsidR="00EF5DF9">
        <w:instrText xml:space="preserve"> ADDIN EN.CITE &lt;EndNote&gt;&lt;Cite&gt;&lt;Author&gt;Rehman&lt;/Author&gt;&lt;Year&gt;2022&lt;/Year&gt;&lt;RecNum&gt;122&lt;/RecNum&gt;&lt;DisplayText&gt;[17]&lt;/DisplayText&gt;&lt;record&gt;&lt;rec-number&gt;122&lt;/rec-number&gt;&lt;foreign-keys&gt;&lt;key app="EN" db-id="x5zrppps5ptxd5erdwr5sz2ttrda2v0z0vps" timestamp="1690922329"&gt;122&lt;/key&gt;&lt;/foreign-keys&gt;&lt;ref-type name="Book Section"&gt;5&lt;/ref-type&gt;&lt;contributors&gt;&lt;authors&gt;&lt;author&gt;Rehman, S.&lt;/author&gt;&lt;author&gt;Ahmed, D.&lt;/author&gt;&lt;/authors&gt;&lt;/contributors&gt;&lt;titles&gt;&lt;title&gt;Embryology, Kidney, Bladder, and Ureter&lt;/title&gt;&lt;secondary-title&gt;StatPearls [Internet]. Treasure Island (FL):&lt;/secondary-title&gt;&lt;/titles&gt;&lt;dates&gt;&lt;year&gt;2022&lt;/year&gt;&lt;/dates&gt;&lt;publisher&gt;StatPearls Publishing; 2023 Jan&lt;/publisher&gt;&lt;urls&gt;&lt;related-urls&gt;&lt;url&gt;https://www.ncbi.nlm.nih.gov/books/NBK547747&lt;/url&gt;&lt;/related-urls&gt;&lt;/urls&gt;&lt;/record&gt;&lt;/Cite&gt;&lt;/EndNote&gt;</w:instrText>
      </w:r>
      <w:r w:rsidR="00EF5DF9">
        <w:fldChar w:fldCharType="separate"/>
      </w:r>
      <w:r w:rsidR="00EF5DF9">
        <w:rPr>
          <w:noProof/>
        </w:rPr>
        <w:t>[17]</w:t>
      </w:r>
      <w:r w:rsidR="00EF5DF9">
        <w:fldChar w:fldCharType="end"/>
      </w:r>
      <w:r>
        <w:t xml:space="preserve">. The pronephros develops in the fourth gestational week, with the cranial part degenerating and the caudal portion forming the Wolffian or mesonephric duct. A localised region of the mesonephros develops into a temporary excretory organ between weeks 6 and 10, until the development of the metanephros. After the mesonephric duct enters the cloaca, a second bud develops from its dorsomedial portion and grows into the metanephric blastema from the </w:t>
      </w:r>
      <w:r w:rsidR="00F30C1C">
        <w:t>four</w:t>
      </w:r>
      <w:r>
        <w:t xml:space="preserve">th gestational week. By reciprocal induction (epithelial and mesenchymal interaction), nephrons are developed up to the 32nd gestational week. Parallel to the development of the metanephric kidney, the distal part of the mesonephric duct that gives rise to the ureteric bud becomes incorporated into the urogenital sinus. </w:t>
      </w:r>
    </w:p>
    <w:p w14:paraId="282DC794" w14:textId="00D10CA6" w:rsidR="00471B65" w:rsidRDefault="00722B56">
      <w:r>
        <w:t>The end of the distal gut (hindgut) represents the cloaca, which gives rise to the urethra and the urinary bladder</w:t>
      </w:r>
      <w:r w:rsidR="00484AED">
        <w:t xml:space="preserve"> (t</w:t>
      </w:r>
      <w:r w:rsidR="00484AED" w:rsidRPr="00484AED">
        <w:t>he proximal urethra and bladder urothelium is endodermal derived; the urothelia</w:t>
      </w:r>
      <w:r w:rsidR="00885C1C">
        <w:t>l</w:t>
      </w:r>
      <w:r w:rsidR="00484AED" w:rsidRPr="00484AED">
        <w:t xml:space="preserve"> lining of the ureters and renal pelvis are mesodermal in origin</w:t>
      </w:r>
      <w:r w:rsidR="00484AED">
        <w:t>)</w:t>
      </w:r>
      <w:r>
        <w:t xml:space="preserve">. From the 4th gestational week, the cloaca is divided through the septum urorectale into the ventral urogenital sinus (the primordial urinary bladder) and the dorsal rectum. The embryonal bladder is also called the allantois and collects primordial urine, which distends into the umbilical cord. The remainder of the allantois is the urachus or original urine conduit which occludes as term is reached.  </w:t>
      </w:r>
    </w:p>
    <w:p w14:paraId="282DC795" w14:textId="576925E6" w:rsidR="00471B65" w:rsidRDefault="00722B56">
      <w:pPr>
        <w:rPr>
          <w:b/>
        </w:rPr>
      </w:pPr>
      <w:r>
        <w:rPr>
          <w:b/>
        </w:rPr>
        <w:t>2.3</w:t>
      </w:r>
      <w:r w:rsidR="009B4E76">
        <w:rPr>
          <w:b/>
        </w:rPr>
        <w:tab/>
      </w:r>
      <w:r>
        <w:rPr>
          <w:b/>
        </w:rPr>
        <w:t>The uroplakins</w:t>
      </w:r>
    </w:p>
    <w:p w14:paraId="282DC796" w14:textId="5683B32E" w:rsidR="00471B65" w:rsidRDefault="00722B56">
      <w:r>
        <w:t>The species-conserved uroplakins (“urothelial plaque-associated proteins”</w:t>
      </w:r>
      <w:r w:rsidR="006D4C9A">
        <w:t>)</w:t>
      </w:r>
      <w:r>
        <w:t xml:space="preserve"> were discovered and characterised through painstaking biochemical, electron microscopy, immunochemistry and latterly, transgenic studies </w:t>
      </w:r>
      <w:r w:rsidR="00EF5DF9">
        <w:fldChar w:fldCharType="begin"/>
      </w:r>
      <w:r w:rsidR="00EF5DF9">
        <w:instrText xml:space="preserve"> ADDIN EN.CITE &lt;EndNote&gt;&lt;Cite&gt;&lt;Author&gt;Sun&lt;/Author&gt;&lt;Year&gt;1996&lt;/Year&gt;&lt;RecNum&gt;50&lt;/RecNum&gt;&lt;DisplayText&gt;[18]&lt;/DisplayText&gt;&lt;record&gt;&lt;rec-number&gt;50&lt;/rec-number&gt;&lt;foreign-keys&gt;&lt;key app="EN" db-id="x5zrppps5ptxd5erdwr5sz2ttrda2v0z0vps" timestamp="1689336924"&gt;50&lt;/key&gt;&lt;/foreign-keys&gt;&lt;ref-type name="Journal Article"&gt;17&lt;/ref-type&gt;&lt;contributors&gt;&lt;authors&gt;&lt;author&gt;Sun, T. T.&lt;/author&gt;&lt;author&gt;Zhao, H.&lt;/author&gt;&lt;author&gt;Provet, J.&lt;/author&gt;&lt;author&gt;Aebi, U.&lt;/author&gt;&lt;author&gt;Wu, X. R.&lt;/author&gt;&lt;/authors&gt;&lt;/contributors&gt;&lt;auth-address&gt;Department of Dermatology, Kaplan Cancer Center, New York University Medical School, NY 10016, USA.&lt;/auth-address&gt;&lt;titles&gt;&lt;title&gt;Formation of asymmetric unit membrane during urothelial differentiation&lt;/title&gt;&lt;secondary-title&gt;Mol Biol Rep&lt;/secondary-title&gt;&lt;/titles&gt;&lt;periodical&gt;&lt;full-title&gt;Mol Biol Rep&lt;/full-title&gt;&lt;/periodical&gt;&lt;pages&gt;3-11&lt;/pages&gt;&lt;volume&gt;23&lt;/volume&gt;&lt;number&gt;1&lt;/number&gt;&lt;keywords&gt;&lt;keyword&gt;Animals&lt;/keyword&gt;&lt;keyword&gt;Cattle&lt;/keyword&gt;&lt;keyword&gt;Cell Differentiation&lt;/keyword&gt;&lt;keyword&gt;Cells, Cultured&lt;/keyword&gt;&lt;keyword&gt;Cross-Linking Reagents&lt;/keyword&gt;&lt;keyword&gt;Cytoskeleton/physiology&lt;/keyword&gt;&lt;keyword&gt;Humans&lt;/keyword&gt;&lt;keyword&gt;Macromolecular Substances&lt;/keyword&gt;&lt;keyword&gt;Membrane Glycoproteins/chemistry&lt;/keyword&gt;&lt;keyword&gt;Membrane Proteins/chemistry&lt;/keyword&gt;&lt;keyword&gt;Mice&lt;/keyword&gt;&lt;keyword&gt;Mice, Transgenic&lt;/keyword&gt;&lt;keyword&gt;Tetraspanins&lt;/keyword&gt;&lt;keyword&gt;Urinary Bladder/cytology&lt;/keyword&gt;&lt;keyword&gt;Uroplakin II&lt;/keyword&gt;&lt;keyword&gt;Uroplakin III&lt;/keyword&gt;&lt;keyword&gt;Uroplakin Ia&lt;/keyword&gt;&lt;keyword&gt;Uroplakin Ib&lt;/keyword&gt;&lt;keyword&gt;Urothelium/chemistry/*cytology/ultrastructure&lt;/keyword&gt;&lt;/keywords&gt;&lt;dates&gt;&lt;year&gt;1996&lt;/year&gt;&lt;/dates&gt;&lt;isbn&gt;0301-4851 (Print)&amp;#xD;0301-4851 (Linking)&lt;/isbn&gt;&lt;accession-num&gt;8983014&lt;/accession-num&gt;&lt;urls&gt;&lt;related-urls&gt;&lt;url&gt;https://www.ncbi.nlm.nih.gov/pubmed/8983014&lt;/url&gt;&lt;/related-urls&gt;&lt;/urls&gt;&lt;/record&gt;&lt;/Cite&gt;&lt;/EndNote&gt;</w:instrText>
      </w:r>
      <w:r w:rsidR="00EF5DF9">
        <w:fldChar w:fldCharType="separate"/>
      </w:r>
      <w:r w:rsidR="00EF5DF9">
        <w:rPr>
          <w:noProof/>
        </w:rPr>
        <w:t>[18]</w:t>
      </w:r>
      <w:r w:rsidR="00EF5DF9">
        <w:fldChar w:fldCharType="end"/>
      </w:r>
      <w:r>
        <w:t xml:space="preserve">. There are four major protein species, with the UPK1A and UPK1B tetraspanins interacting respectively with the unrelated single transmembrane UPK2 and UPK3 proteins </w:t>
      </w:r>
      <w:r w:rsidR="00EF5DF9">
        <w:fldChar w:fldCharType="begin"/>
      </w:r>
      <w:r w:rsidR="00EF5DF9">
        <w:instrText xml:space="preserve"> ADDIN EN.CITE &lt;EndNote&gt;&lt;Cite&gt;&lt;Author&gt;Wu&lt;/Author&gt;&lt;Year&gt;1994&lt;/Year&gt;&lt;RecNum&gt;59&lt;/RecNum&gt;&lt;DisplayText&gt;[19]&lt;/DisplayText&gt;&lt;record&gt;&lt;rec-number&gt;59&lt;/rec-number&gt;&lt;foreign-keys&gt;&lt;key app="EN" db-id="x5zrppps5ptxd5erdwr5sz2ttrda2v0z0vps" timestamp="1689336924"&gt;59&lt;/key&gt;&lt;/foreign-keys&gt;&lt;ref-type name="Journal Article"&gt;17&lt;/ref-type&gt;&lt;contributors&gt;&lt;authors&gt;&lt;author&gt;Wu, X. R.&lt;/author&gt;&lt;author&gt;Lin, J. H.&lt;/author&gt;&lt;author&gt;Walz, T.&lt;/author&gt;&lt;author&gt;Haner, M.&lt;/author&gt;&lt;author&gt;Yu, J.&lt;/author&gt;&lt;author&gt;Aebi, U.&lt;/author&gt;&lt;author&gt;Sun, T. T.&lt;/author&gt;&lt;/authors&gt;&lt;/contributors&gt;&lt;auth-address&gt;Epithelial Biology Unit, Ronald O. Perelman Department of Dermatology, Kaplan Comprehensive Cancer Center, New York University School of Medicine, New York 10016.&lt;/auth-address&gt;&lt;titles&gt;&lt;title&gt;Mammalian uroplakins. A group of highly conserved urothelial differentiation-related membrane proteins&lt;/title&gt;&lt;secondary-title&gt;J Biol Chem&lt;/secondary-title&gt;&lt;/titles&gt;&lt;periodical&gt;&lt;full-title&gt;J Biol Chem&lt;/full-title&gt;&lt;/periodical&gt;&lt;pages&gt;13716-24&lt;/pages&gt;&lt;volume&gt;269&lt;/volume&gt;&lt;number&gt;18&lt;/number&gt;&lt;keywords&gt;&lt;keyword&gt;Amino Acid Sequence&lt;/keyword&gt;&lt;keyword&gt;Animals&lt;/keyword&gt;&lt;keyword&gt;Cell Differentiation/genetics&lt;/keyword&gt;&lt;keyword&gt;Conserved Sequence&lt;/keyword&gt;&lt;keyword&gt;Epithelial Cells&lt;/keyword&gt;&lt;keyword&gt;Epithelium/metabolism/ultrastructure&lt;/keyword&gt;&lt;keyword&gt;Humans&lt;/keyword&gt;&lt;keyword&gt;Membrane Glycoproteins/*genetics/ultrastructure&lt;/keyword&gt;&lt;keyword&gt;Molecular Sequence Data&lt;/keyword&gt;&lt;keyword&gt;Protein Conformation&lt;/keyword&gt;&lt;keyword&gt;Sequence Homology, Amino Acid&lt;/keyword&gt;&lt;keyword&gt;Urinary Bladder/*cytology/metabolism/ultrastructure&lt;/keyword&gt;&lt;/keywords&gt;&lt;dates&gt;&lt;year&gt;1994&lt;/year&gt;&lt;pub-dates&gt;&lt;date&gt;May 06&lt;/date&gt;&lt;/pub-dates&gt;&lt;/dates&gt;&lt;isbn&gt;0021-9258 (Print)&amp;#xD;0021-9258 (Linking)&lt;/isbn&gt;&lt;accession-num&gt;8175808&lt;/accession-num&gt;&lt;urls&gt;&lt;related-urls&gt;&lt;url&gt;https://www.ncbi.nlm.nih.gov/pubmed/8175808&lt;/url&gt;&lt;/related-urls&gt;&lt;/urls&gt;&lt;/record&gt;&lt;/Cite&gt;&lt;/EndNote&gt;</w:instrText>
      </w:r>
      <w:r w:rsidR="00EF5DF9">
        <w:fldChar w:fldCharType="separate"/>
      </w:r>
      <w:r w:rsidR="00EF5DF9">
        <w:rPr>
          <w:noProof/>
        </w:rPr>
        <w:t>[19]</w:t>
      </w:r>
      <w:r w:rsidR="00EF5DF9">
        <w:fldChar w:fldCharType="end"/>
      </w:r>
      <w:r>
        <w:t xml:space="preserve">. The formation of uroplakins into membrane-inserted plaques is well-characterised, with precise changes in glycosylation required for correct assembly in the Golgi and translocation in membrane-bound “fusiform vesicles” which open onto the superficial apical membrane to extend urothelial surface area during bladder filling </w:t>
      </w:r>
      <w:r w:rsidR="00EF5DF9">
        <w:fldChar w:fldCharType="begin">
          <w:fldData xml:space="preserve">PEVuZE5vdGU+PENpdGU+PEF1dGhvcj5LxIV0bmlrLVByYXN0b3dza2E8L0F1dGhvcj48WWVhcj4y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</w:fldData>
        </w:fldChar>
      </w:r>
      <w:r w:rsidR="00EF5DF9">
        <w:instrText xml:space="preserve"> ADDIN EN.CITE </w:instrText>
      </w:r>
      <w:r w:rsidR="00EF5DF9">
        <w:fldChar w:fldCharType="begin">
          <w:fldData xml:space="preserve">PEVuZE5vdGU+PENpdGU+PEF1dGhvcj5LxIV0bmlrLVByYXN0b3dza2E8L0F1dGhvcj48WWVhcj4y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</w:fldData>
        </w:fldChar>
      </w:r>
      <w:r w:rsidR="00EF5DF9">
        <w:instrText xml:space="preserve"> ADDIN EN.CITE.DATA </w:instrText>
      </w:r>
      <w:r w:rsidR="00EF5DF9">
        <w:fldChar w:fldCharType="end"/>
      </w:r>
      <w:r w:rsidR="00EF5DF9">
        <w:fldChar w:fldCharType="separate"/>
      </w:r>
      <w:r w:rsidR="00EF5DF9">
        <w:rPr>
          <w:noProof/>
        </w:rPr>
        <w:t>[20, 21]</w:t>
      </w:r>
      <w:r w:rsidR="00EF5DF9">
        <w:fldChar w:fldCharType="end"/>
      </w:r>
      <w:r>
        <w:t>.</w:t>
      </w:r>
      <w:r w:rsidR="00295935">
        <w:t xml:space="preserve"> In humans, UPK1A and UPK2 are regarded as the most urothelium-restricted of the uroplakins</w:t>
      </w:r>
      <w:r w:rsidR="00832939">
        <w:t xml:space="preserve"> </w:t>
      </w:r>
      <w:r w:rsidR="00EF5DF9">
        <w:fldChar w:fldCharType="begin">
          <w:fldData xml:space="preserve">PEVuZE5vdGU+PENpdGU+PEF1dGhvcj5PbHNidXJnaDwvQXV0aG9yPjxZZWFyPjIwMDM8L1llYXI+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=
</w:fldData>
        </w:fldChar>
      </w:r>
      <w:r w:rsidR="00EF5DF9">
        <w:instrText xml:space="preserve"> ADDIN EN.CITE </w:instrText>
      </w:r>
      <w:r w:rsidR="00EF5DF9">
        <w:fldChar w:fldCharType="begin">
          <w:fldData xml:space="preserve">PEVuZE5vdGU+PENpdGU+PEF1dGhvcj5PbHNidXJnaDwvQXV0aG9yPjxZZWFyPjIwMDM8L1llYXI+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22]</w:t>
      </w:r>
      <w:r w:rsidR="00EF5DF9">
        <w:fldChar w:fldCharType="end"/>
      </w:r>
      <w:r w:rsidR="00295935">
        <w:t xml:space="preserve">. </w:t>
      </w:r>
    </w:p>
    <w:p w14:paraId="282DC797" w14:textId="55C5E92B" w:rsidR="00471B65" w:rsidRDefault="00722B56">
      <w:r>
        <w:t xml:space="preserve">The application of transgenic and knockout strategies has underpinned much of our understanding of how the urothelium contributes to the development, health and pathology of the bladder and urinary tracts. The </w:t>
      </w:r>
      <w:r>
        <w:rPr>
          <w:i/>
        </w:rPr>
        <w:t>Upk3</w:t>
      </w:r>
      <w:r>
        <w:t xml:space="preserve"> knockout mouse showed that Upk3 protein ablation led to overexpression, defective glycosylation and abnormal targeting of UpkIb, the partner of Upk3. The resultant Upk3-depleted urothelium was leaky with small apical plaques; structurally, the bladder showed enlarged </w:t>
      </w:r>
      <w:r>
        <w:lastRenderedPageBreak/>
        <w:t xml:space="preserve">ureteric orifices, leading to urine reflux and altered renal function due to hydronephrosis </w:t>
      </w:r>
      <w:r w:rsidR="00EF5DF9">
        <w:fldChar w:fldCharType="begin">
          <w:fldData xml:space="preserve">PEVuZE5vdGU+PENpdGU+PEF1dGhvcj5IdTwvQXV0aG9yPjxZZWFyPjIwMDA8L1llYXI+PFJlY051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</w:fldData>
        </w:fldChar>
      </w:r>
      <w:r w:rsidR="00EF5DF9">
        <w:instrText xml:space="preserve"> ADDIN EN.CITE </w:instrText>
      </w:r>
      <w:r w:rsidR="00EF5DF9">
        <w:fldChar w:fldCharType="begin">
          <w:fldData xml:space="preserve">PEVuZE5vdGU+PENpdGU+PEF1dGhvcj5IdTwvQXV0aG9yPjxZZWFyPjIwMDA8L1llYXI+PFJlY051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</w:fldData>
        </w:fldChar>
      </w:r>
      <w:r w:rsidR="00EF5DF9">
        <w:instrText xml:space="preserve"> ADDIN EN.CITE.DATA </w:instrText>
      </w:r>
      <w:r w:rsidR="00EF5DF9">
        <w:fldChar w:fldCharType="end"/>
      </w:r>
      <w:r w:rsidR="00EF5DF9">
        <w:fldChar w:fldCharType="separate"/>
      </w:r>
      <w:r w:rsidR="00EF5DF9">
        <w:rPr>
          <w:noProof/>
        </w:rPr>
        <w:t>[23, 24]</w:t>
      </w:r>
      <w:r w:rsidR="00EF5DF9">
        <w:fldChar w:fldCharType="end"/>
      </w:r>
      <w:r>
        <w:t xml:space="preserve">. Thus, loss of a single urothelium-restricted gene resulted in primary vesicoureteral reflux (VUR), a developmental condition that occurs in about 1% of human pregnancies and is a leading cause of kidney failure in infants. Similarly, </w:t>
      </w:r>
      <w:r>
        <w:rPr>
          <w:i/>
        </w:rPr>
        <w:t>Upk2</w:t>
      </w:r>
      <w:r>
        <w:t>-null mice also suffered from VUR and severe hydronephrosis</w:t>
      </w:r>
      <w:r w:rsidR="0003454D">
        <w:t xml:space="preserve"> </w:t>
      </w:r>
      <w:r w:rsidR="00EF5DF9">
        <w:fldChar w:fldCharType="begin">
          <w:fldData xml:space="preserve">PEVuZE5vdGU+PENpdGU+PEF1dGhvcj5Lb25nPC9BdXRob3I+PFllYXI+MjAwNDwvWWVhcj48UmVj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=
</w:fldData>
        </w:fldChar>
      </w:r>
      <w:r w:rsidR="00EF5DF9">
        <w:instrText xml:space="preserve"> ADDIN EN.CITE </w:instrText>
      </w:r>
      <w:r w:rsidR="00EF5DF9">
        <w:fldChar w:fldCharType="begin">
          <w:fldData xml:space="preserve">PEVuZE5vdGU+PENpdGU+PEF1dGhvcj5Lb25nPC9BdXRob3I+PFllYXI+MjAwNDwvWWVhcj48UmVj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25]</w:t>
      </w:r>
      <w:r w:rsidR="00EF5DF9">
        <w:fldChar w:fldCharType="end"/>
      </w:r>
      <w:r>
        <w:t xml:space="preserve">. Although the animal studies provided promising insight for follow on human studies, the observations were not directly translatable, as neither </w:t>
      </w:r>
      <w:r>
        <w:rPr>
          <w:i/>
        </w:rPr>
        <w:t>UPK2</w:t>
      </w:r>
      <w:r>
        <w:t xml:space="preserve"> </w:t>
      </w:r>
      <w:r w:rsidR="00EF5DF9">
        <w:fldChar w:fldCharType="begin"/>
      </w:r>
      <w:r w:rsidR="00EF5DF9">
        <w:instrText xml:space="preserve"> ADDIN EN.CITE &lt;EndNote&gt;&lt;Cite&gt;&lt;Author&gt;Jenkins&lt;/Author&gt;&lt;Year&gt;2006&lt;/Year&gt;&lt;RecNum&gt;66&lt;/RecNum&gt;&lt;DisplayText&gt;[26]&lt;/DisplayText&gt;&lt;record&gt;&lt;rec-number&gt;66&lt;/rec-number&gt;&lt;foreign-keys&gt;&lt;key app="EN" db-id="x5zrppps5ptxd5erdwr5sz2ttrda2v0z0vps" timestamp="1689341924"&gt;66&lt;/key&gt;&lt;/foreign-keys&gt;&lt;ref-type name="Journal Article"&gt;17&lt;/ref-type&gt;&lt;contributors&gt;&lt;authors&gt;&lt;author&gt;Jenkins, D.&lt;/author&gt;&lt;author&gt;Bitner-Glindzicz, M.&lt;/author&gt;&lt;author&gt;Malcolm, S.&lt;/author&gt;&lt;author&gt;Allison, J.&lt;/author&gt;&lt;author&gt;de Bruyn, R.&lt;/author&gt;&lt;author&gt;Flanagan, S.&lt;/author&gt;&lt;author&gt;Thomas, D. F.&lt;/author&gt;&lt;author&gt;Belk, R. A.&lt;/author&gt;&lt;author&gt;Feather, S. A.&lt;/author&gt;&lt;author&gt;Bingham, C.&lt;/author&gt;&lt;author&gt;Southgate, J.&lt;/author&gt;&lt;author&gt;Woolf, A. S.&lt;/author&gt;&lt;/authors&gt;&lt;/contributors&gt;&lt;auth-address&gt;Nephro-Urology Unit, UCL Institute of Child Health, London, WCIN IEH, UK. dagan.jenkins@imm.ox.ac.uk&lt;/auth-address&gt;&lt;titles&gt;&lt;title&gt;Mutation analyses of Uroplakin II in children with renal tract malformations&lt;/title&gt;&lt;secondary-title&gt;Nephrol Dial Transplant&lt;/secondary-title&gt;&lt;/titles&gt;&lt;periodical&gt;&lt;full-title&gt;Nephrol Dial Transplant&lt;/full-title&gt;&lt;/periodical&gt;&lt;pages&gt;3415-21&lt;/pages&gt;&lt;volume&gt;21&lt;/volume&gt;&lt;number&gt;12&lt;/number&gt;&lt;edition&gt;20060929&lt;/edition&gt;&lt;keywords&gt;&lt;keyword&gt;Child&lt;/keyword&gt;&lt;keyword&gt;DNA Mutational Analysis&lt;/keyword&gt;&lt;keyword&gt;Female&lt;/keyword&gt;&lt;keyword&gt;Humans&lt;/keyword&gt;&lt;keyword&gt;Kidney/*abnormalities&lt;/keyword&gt;&lt;keyword&gt;Male&lt;/keyword&gt;&lt;keyword&gt;Membrane Proteins/*genetics&lt;/keyword&gt;&lt;keyword&gt;*Mutation&lt;/keyword&gt;&lt;keyword&gt;Renal Insufficiency/genetics&lt;/keyword&gt;&lt;keyword&gt;Uroplakin II&lt;/keyword&gt;&lt;/keywords&gt;&lt;dates&gt;&lt;year&gt;2006&lt;/year&gt;&lt;pub-dates&gt;&lt;date&gt;Dec&lt;/date&gt;&lt;/pub-dates&gt;&lt;/dates&gt;&lt;isbn&gt;0931-0509 (Print)&amp;#xD;0931-0509&lt;/isbn&gt;&lt;accession-num&gt;17012268&lt;/accession-num&gt;&lt;urls&gt;&lt;/urls&gt;&lt;electronic-resource-num&gt;10.1093/ndt/gfl465&lt;/electronic-resource-num&gt;&lt;remote-database-provider&gt;NLM&lt;/remote-database-provider&gt;&lt;language&gt;eng&lt;/language&gt;&lt;/record&gt;&lt;/Cite&gt;&lt;/EndNote&gt;</w:instrText>
      </w:r>
      <w:r w:rsidR="00EF5DF9">
        <w:fldChar w:fldCharType="separate"/>
      </w:r>
      <w:r w:rsidR="00EF5DF9">
        <w:rPr>
          <w:noProof/>
        </w:rPr>
        <w:t>[26]</w:t>
      </w:r>
      <w:r w:rsidR="00EF5DF9">
        <w:fldChar w:fldCharType="end"/>
      </w:r>
      <w:r w:rsidR="005B6F5F">
        <w:t>,</w:t>
      </w:r>
      <w:r>
        <w:t xml:space="preserve"> nor </w:t>
      </w:r>
      <w:r>
        <w:rPr>
          <w:i/>
        </w:rPr>
        <w:t>UPK3</w:t>
      </w:r>
      <w:r>
        <w:t xml:space="preserve"> </w:t>
      </w:r>
      <w:r w:rsidR="00EF5DF9">
        <w:fldChar w:fldCharType="begin"/>
      </w:r>
      <w:r w:rsidR="00EF5DF9">
        <w:instrText xml:space="preserve"> ADDIN EN.CITE &lt;EndNote&gt;&lt;Cite&gt;&lt;Author&gt;Kelly&lt;/Author&gt;&lt;Year&gt;2005&lt;/Year&gt;&lt;RecNum&gt;67&lt;/RecNum&gt;&lt;DisplayText&gt;[27]&lt;/DisplayText&gt;&lt;record&gt;&lt;rec-number&gt;67&lt;/rec-number&gt;&lt;foreign-keys&gt;&lt;key app="EN" db-id="x5zrppps5ptxd5erdwr5sz2ttrda2v0z0vps" timestamp="1689342068"&gt;67&lt;/key&gt;&lt;/foreign-keys&gt;&lt;ref-type name="Journal Article"&gt;17&lt;/ref-type&gt;&lt;contributors&gt;&lt;authors&gt;&lt;author&gt;Kelly, H.&lt;/author&gt;&lt;author&gt;Ennis, S.&lt;/author&gt;&lt;author&gt;Yoneda, A.&lt;/author&gt;&lt;author&gt;Bermingham, C.&lt;/author&gt;&lt;author&gt;Shields, D. C.&lt;/author&gt;&lt;author&gt;Molony, C.&lt;/author&gt;&lt;author&gt;Green, A. J.&lt;/author&gt;&lt;author&gt;Puri, P.&lt;/author&gt;&lt;author&gt;Barton, D. E.&lt;/author&gt;&lt;/authors&gt;&lt;/contributors&gt;&lt;auth-address&gt;The Children&amp;apos;s Research Centre, Our Lady&amp;apos;s Hospital for Sick Children, Crumlin, Dublin, Ireland.&lt;/auth-address&gt;&lt;titles&gt;&lt;title&gt;Uroplakin III is not a major candidate gene for primary vesicoureteral reflux&lt;/title&gt;&lt;secondary-title&gt;Eur J Hum Genet&lt;/secondary-title&gt;&lt;/titles&gt;&lt;periodical&gt;&lt;full-title&gt;Eur J Hum Genet&lt;/full-title&gt;&lt;/periodical&gt;&lt;pages&gt;500-2&lt;/pages&gt;&lt;volume&gt;13&lt;/volume&gt;&lt;number&gt;4&lt;/number&gt;&lt;keywords&gt;&lt;keyword&gt;Child&lt;/keyword&gt;&lt;keyword&gt;Chromosome Mapping&lt;/keyword&gt;&lt;keyword&gt;Cohort Studies&lt;/keyword&gt;&lt;keyword&gt;Female&lt;/keyword&gt;&lt;keyword&gt;Genetic Linkage/*genetics&lt;/keyword&gt;&lt;keyword&gt;Humans&lt;/keyword&gt;&lt;keyword&gt;Male&lt;/keyword&gt;&lt;keyword&gt;Membrane Glycoproteins/*genetics&lt;/keyword&gt;&lt;keyword&gt;Polymorphism, Single Nucleotide/*genetics&lt;/keyword&gt;&lt;keyword&gt;Siblings&lt;/keyword&gt;&lt;keyword&gt;Uroplakin III&lt;/keyword&gt;&lt;keyword&gt;Vesico-Ureteral Reflux/*genetics&lt;/keyword&gt;&lt;/keywords&gt;&lt;dates&gt;&lt;year&gt;2005&lt;/year&gt;&lt;pub-dates&gt;&lt;date&gt;Apr&lt;/date&gt;&lt;/pub-dates&gt;&lt;/dates&gt;&lt;isbn&gt;1018-4813 (Print)&amp;#xD;1018-4813&lt;/isbn&gt;&lt;accession-num&gt;15523493&lt;/accession-num&gt;&lt;urls&gt;&lt;/urls&gt;&lt;electronic-resource-num&gt;10.1038/sj.ejhg.5201322&lt;/electronic-resource-num&gt;&lt;remote-database-provider&gt;NLM&lt;/remote-database-provider&gt;&lt;language&gt;eng&lt;/language&gt;&lt;/record&gt;&lt;/Cite&gt;&lt;/EndNote&gt;</w:instrText>
      </w:r>
      <w:r w:rsidR="00EF5DF9">
        <w:fldChar w:fldCharType="separate"/>
      </w:r>
      <w:r w:rsidR="00EF5DF9">
        <w:rPr>
          <w:noProof/>
        </w:rPr>
        <w:t>[27]</w:t>
      </w:r>
      <w:r w:rsidR="00EF5DF9">
        <w:fldChar w:fldCharType="end"/>
      </w:r>
      <w:r>
        <w:t xml:space="preserve"> could be linked as major causes of primary VUR in humans</w:t>
      </w:r>
      <w:r w:rsidR="00EF5DF9">
        <w:fldChar w:fldCharType="begin">
          <w:fldData xml:space="preserve">PEVuZE5vdGU+PENpdGU+PEF1dGhvcj52YW4gRWVyZGU8L0F1dGhvcj48WWVhcj4yMDEyPC9ZZWFy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</w:fldData>
        </w:fldChar>
      </w:r>
      <w:r w:rsidR="00EF5DF9">
        <w:instrText xml:space="preserve"> ADDIN EN.CITE </w:instrText>
      </w:r>
      <w:r w:rsidR="00EF5DF9">
        <w:fldChar w:fldCharType="begin">
          <w:fldData xml:space="preserve">PEVuZE5vdGU+PENpdGU+PEF1dGhvcj52YW4gRWVyZGU8L0F1dGhvcj48WWVhcj4yMDEyPC9ZZWFy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28]</w:t>
      </w:r>
      <w:r w:rsidR="00EF5DF9">
        <w:fldChar w:fldCharType="end"/>
      </w:r>
      <w:r>
        <w:t xml:space="preserve">.  The idea that disruption to the uroplakins has more severe consequences for human than mouse urinary tract development is proposed to explain why congenital human </w:t>
      </w:r>
      <w:r>
        <w:rPr>
          <w:i/>
        </w:rPr>
        <w:t>UPK</w:t>
      </w:r>
      <w:r>
        <w:t xml:space="preserve"> gene mutations are </w:t>
      </w:r>
      <w:r w:rsidR="005B6F5F">
        <w:t xml:space="preserve">rare </w:t>
      </w:r>
      <w:r w:rsidR="00EF5DF9">
        <w:fldChar w:fldCharType="begin"/>
      </w:r>
      <w:r w:rsidR="00EF5DF9">
        <w:instrText xml:space="preserve"> ADDIN EN.CITE &lt;EndNote&gt;&lt;Cite&gt;&lt;Author&gt;Jenkins&lt;/Author&gt;&lt;Year&gt;2005&lt;/Year&gt;&lt;RecNum&gt;29&lt;/RecNum&gt;&lt;DisplayText&gt;[29]&lt;/DisplayText&gt;&lt;record&gt;&lt;rec-number&gt;29&lt;/rec-number&gt;&lt;foreign-keys&gt;&lt;key app="EN" db-id="x5zrppps5ptxd5erdwr5sz2ttrda2v0z0vps" timestamp="1689336924"&gt;29&lt;/key&gt;&lt;/foreign-keys&gt;&lt;ref-type name="Journal Article"&gt;17&lt;/ref-type&gt;&lt;contributors&gt;&lt;authors&gt;&lt;author&gt;Jenkins, D.&lt;/author&gt;&lt;author&gt;Bitner-Glindzicz, M.&lt;/author&gt;&lt;author&gt;Malcolm, S.&lt;/author&gt;&lt;author&gt;Hu, C. C.&lt;/author&gt;&lt;author&gt;Allison, J.&lt;/author&gt;&lt;author&gt;Winyard, P. J.&lt;/author&gt;&lt;author&gt;Gullett, A. M.&lt;/author&gt;&lt;author&gt;Thomas, D. F.&lt;/author&gt;&lt;author&gt;Belk, R. A.&lt;/author&gt;&lt;author&gt;Feather, S. A.&lt;/author&gt;&lt;author&gt;Sun, T. T.&lt;/author&gt;&lt;author&gt;Woolf, A. S.&lt;/author&gt;&lt;/authors&gt;&lt;/contributors&gt;&lt;auth-address&gt;Nephro-Urology Unit, Institute of Child Health, University College London, 30 Guilford Street, London WC1E 1EH, UK. d.jenkins@ich.ucl.ac.uk&lt;/auth-address&gt;&lt;titles&gt;&lt;title&gt;De novo Uroplakin IIIa heterozygous mutations cause human renal adysplasia leading to severe kidney failure&lt;/title&gt;&lt;secondary-title&gt;J Am Soc Nephrol&lt;/secondary-title&gt;&lt;/titles&gt;&lt;periodical&gt;&lt;full-title&gt;J Am Soc Nephrol&lt;/full-title&gt;&lt;/periodical&gt;&lt;pages&gt;2141-9&lt;/pages&gt;&lt;volume&gt;16&lt;/volume&gt;&lt;number&gt;7&lt;/number&gt;&lt;keywords&gt;&lt;keyword&gt;Child, Preschool&lt;/keyword&gt;&lt;keyword&gt;Female&lt;/keyword&gt;&lt;keyword&gt;Genome, Human&lt;/keyword&gt;&lt;keyword&gt;Humans&lt;/keyword&gt;&lt;keyword&gt;Infant&lt;/keyword&gt;&lt;keyword&gt;Infant, Newborn&lt;/keyword&gt;&lt;keyword&gt;Male&lt;/keyword&gt;&lt;keyword&gt;Membrane Glycoproteins/*genetics&lt;/keyword&gt;&lt;keyword&gt;Mutation, Missense&lt;/keyword&gt;&lt;keyword&gt;Pedigree&lt;/keyword&gt;&lt;keyword&gt;Renal Insufficiency/*genetics&lt;/keyword&gt;&lt;keyword&gt;Urogenital Abnormalities/complications/*genetics&lt;/keyword&gt;&lt;keyword&gt;Uroplakin III&lt;/keyword&gt;&lt;/keywords&gt;&lt;dates&gt;&lt;year&gt;2005&lt;/year&gt;&lt;pub-dates&gt;&lt;date&gt;Jul&lt;/date&gt;&lt;/pub-dates&gt;&lt;/dates&gt;&lt;isbn&gt;1046-6673 (Print)&amp;#xD;1046-6673 (Linking)&lt;/isbn&gt;&lt;accession-num&gt;15888565&lt;/accession-num&gt;&lt;urls&gt;&lt;related-urls&gt;&lt;url&gt;https://www.ncbi.nlm.nih.gov/pubmed/15888565&lt;/url&gt;&lt;/related-urls&gt;&lt;/urls&gt;&lt;electronic-resource-num&gt;10.1681/ASN.2004090776&lt;/electronic-resource-num&gt;&lt;/record&gt;&lt;/Cite&gt;&lt;/EndNote&gt;</w:instrText>
      </w:r>
      <w:r w:rsidR="00EF5DF9">
        <w:fldChar w:fldCharType="separate"/>
      </w:r>
      <w:r w:rsidR="00EF5DF9">
        <w:rPr>
          <w:noProof/>
        </w:rPr>
        <w:t>[29]</w:t>
      </w:r>
      <w:r w:rsidR="00EF5DF9">
        <w:fldChar w:fldCharType="end"/>
      </w:r>
      <w:r>
        <w:t xml:space="preserve">. </w:t>
      </w:r>
    </w:p>
    <w:p w14:paraId="0CDE37E9" w14:textId="77777777" w:rsidR="00EF5DF9" w:rsidRDefault="00EF5DF9">
      <w:pPr>
        <w:rPr>
          <w:b/>
        </w:rPr>
      </w:pPr>
    </w:p>
    <w:p w14:paraId="282DC798" w14:textId="58561A14" w:rsidR="00471B65" w:rsidRDefault="00722B56">
      <w:pPr>
        <w:rPr>
          <w:b/>
        </w:rPr>
      </w:pPr>
      <w:r>
        <w:rPr>
          <w:b/>
        </w:rPr>
        <w:t>3</w:t>
      </w:r>
      <w:r w:rsidR="009B4E76">
        <w:rPr>
          <w:b/>
        </w:rPr>
        <w:tab/>
      </w:r>
      <w:r>
        <w:rPr>
          <w:b/>
        </w:rPr>
        <w:t xml:space="preserve">FORM AND FUNCTION </w:t>
      </w:r>
    </w:p>
    <w:p w14:paraId="282DC799" w14:textId="291B55C7" w:rsidR="00471B65" w:rsidRDefault="00722B56">
      <w:r>
        <w:t xml:space="preserve">The urothelium can be considered to have evolved highly fit-for-purpose as a consequence of needing to survive and function at the harsh interface with urine and as a perspective, </w:t>
      </w:r>
      <w:r w:rsidR="00E30DD2">
        <w:t xml:space="preserve">this </w:t>
      </w:r>
      <w:r>
        <w:t>provides interesting insights into the biology of urothelium.</w:t>
      </w:r>
    </w:p>
    <w:p w14:paraId="282DC79A" w14:textId="480578C2" w:rsidR="00471B65" w:rsidRDefault="00722B56">
      <w:r>
        <w:rPr>
          <w:b/>
        </w:rPr>
        <w:t>3.1</w:t>
      </w:r>
      <w:r w:rsidR="009B4E76">
        <w:rPr>
          <w:b/>
        </w:rPr>
        <w:tab/>
      </w:r>
      <w:r w:rsidR="00C60F17">
        <w:rPr>
          <w:b/>
        </w:rPr>
        <w:t>The</w:t>
      </w:r>
      <w:r>
        <w:rPr>
          <w:b/>
        </w:rPr>
        <w:t xml:space="preserve"> urinary barrier</w:t>
      </w:r>
      <w:r>
        <w:t xml:space="preserve"> </w:t>
      </w:r>
    </w:p>
    <w:p w14:paraId="282DC79B" w14:textId="77777777" w:rsidR="00471B65" w:rsidRDefault="00722B56">
      <w:r>
        <w:t xml:space="preserve">The main function of urothelium is to provide a stable urinary barrier that retains urine from the kidneys in a concentrated state, preventing reabsorption of toxic urinary excretion products or any free exchange of water or solutes across what is often referred to as the “blood:urine barrier”. During bladder filling, the urothelium extends its surface area by incorporating uroplakin plaques into the apical surface (see section 2.2) as well as reducing the number of intermediate cell layers. By extending its surface area whilst retaining barrier function, the urothelium enables the bladder to store large volumes of urine under low pressure and helps to prevent urine from refluxing back into the kidneys. </w:t>
      </w:r>
    </w:p>
    <w:p w14:paraId="282DC79C" w14:textId="2F23180F" w:rsidR="00471B65" w:rsidRDefault="00722B56" w:rsidP="00A45656">
      <w:r>
        <w:rPr>
          <w:highlight w:val="white"/>
        </w:rPr>
        <w:t xml:space="preserve">The urothelium is </w:t>
      </w:r>
      <w:r>
        <w:t>the tightest (least permeable) epithelial tissue</w:t>
      </w:r>
      <w:r w:rsidR="00F12565">
        <w:t xml:space="preserve"> </w:t>
      </w:r>
      <w:r>
        <w:t>of the body as a result of well-developed terminal tight junctions between the superficial cells</w:t>
      </w:r>
      <w:r w:rsidR="00C60F17">
        <w:t xml:space="preserve">, which act to </w:t>
      </w:r>
      <w:r>
        <w:t xml:space="preserve">restrict </w:t>
      </w:r>
      <w:r w:rsidR="00DD3943">
        <w:t xml:space="preserve">the </w:t>
      </w:r>
      <w:r>
        <w:t>free movement of solutes between cells</w:t>
      </w:r>
      <w:r w:rsidR="00A45656">
        <w:t>.</w:t>
      </w:r>
      <w:r w:rsidR="00DD3943">
        <w:t xml:space="preserve"> </w:t>
      </w:r>
      <w:r>
        <w:t xml:space="preserve">Experimentally, epithelial barrier tightness is typically assessed by measuring transepithelial electrical resistance (TEER) </w:t>
      </w:r>
      <w:r w:rsidR="00EF5DF9">
        <w:fldChar w:fldCharType="begin"/>
      </w:r>
      <w:r w:rsidR="00EF5DF9">
        <w:instrText xml:space="preserve"> ADDIN EN.CITE &lt;EndNote&gt;&lt;Cite&gt;&lt;Author&gt;Rubenwolf&lt;/Author&gt;&lt;Year&gt;2011&lt;/Year&gt;&lt;RecNum&gt;135&lt;/RecNum&gt;&lt;DisplayText&gt;[30]&lt;/DisplayText&gt;&lt;record&gt;&lt;rec-number&gt;135&lt;/rec-number&gt;&lt;foreign-keys&gt;&lt;key app="EN" db-id="x5zrppps5ptxd5erdwr5sz2ttrda2v0z0vps" timestamp="1692286560"&gt;135&lt;/key&gt;&lt;/foreign-keys&gt;&lt;ref-type name="Journal Article"&gt;17&lt;/ref-type&gt;&lt;contributors&gt;&lt;authors&gt;&lt;author&gt;Rubenwolf, P.&lt;/author&gt;&lt;author&gt;Southgate, J.&lt;/author&gt;&lt;/authors&gt;&lt;/contributors&gt;&lt;auth-address&gt;Department of Paediatric Urology, Regensburg University Hospital, Klinik St. Hedwig, Regensburg, Germany.&lt;/auth-address&gt;&lt;titles&gt;&lt;title&gt;Permeability of differentiated human urothelium in vitro&lt;/title&gt;&lt;secondary-title&gt;Methods Mol Biol&lt;/secondary-title&gt;&lt;/titles&gt;&lt;periodical&gt;&lt;full-title&gt;Methods Mol Biol&lt;/full-title&gt;&lt;/periodical&gt;&lt;pages&gt;207-22&lt;/pages&gt;&lt;volume&gt;763&lt;/volume&gt;&lt;keywords&gt;&lt;keyword&gt;Biological Transport/*physiology&lt;/keyword&gt;&lt;keyword&gt;Cell Culture Techniques&lt;/keyword&gt;&lt;keyword&gt;Cell Differentiation&lt;/keyword&gt;&lt;keyword&gt;Cells, Cultured&lt;/keyword&gt;&lt;keyword&gt;Dextrans/analysis&lt;/keyword&gt;&lt;keyword&gt;Diffusion Chambers, Culture&lt;/keyword&gt;&lt;keyword&gt;Electric Impedance&lt;/keyword&gt;&lt;keyword&gt;Epithelial Cells/cytology/*metabolism&lt;/keyword&gt;&lt;keyword&gt;Fluorescein-5-isothiocyanate/analogs &amp;amp; derivatives/analysis&lt;/keyword&gt;&lt;keyword&gt;Humans&lt;/keyword&gt;&lt;keyword&gt;Kinetics&lt;/keyword&gt;&lt;keyword&gt;Microelectrodes&lt;/keyword&gt;&lt;keyword&gt;Permeability&lt;/keyword&gt;&lt;keyword&gt;Potentiometry/*methods&lt;/keyword&gt;&lt;keyword&gt;Tritium/analysis&lt;/keyword&gt;&lt;keyword&gt;Urea/*metabolism&lt;/keyword&gt;&lt;keyword&gt;Urinary Bladder/cytology/*metabolism&lt;/keyword&gt;&lt;keyword&gt;Urothelium/cytology/*metabolism&lt;/keyword&gt;&lt;keyword&gt;Water/*metabolism&lt;/keyword&gt;&lt;/keywords&gt;&lt;dates&gt;&lt;year&gt;2011&lt;/year&gt;&lt;/dates&gt;&lt;isbn&gt;1064-3745&lt;/isbn&gt;&lt;accession-num&gt;21874454&lt;/accession-num&gt;&lt;urls&gt;&lt;/urls&gt;&lt;electronic-resource-num&gt;10.1007/978-1-61779-191-8_14&lt;/electronic-resource-num&gt;&lt;remote-database-provider&gt;NLM&lt;/remote-database-provider&gt;&lt;language&gt;eng&lt;/language&gt;&lt;/record&gt;&lt;/Cite&gt;&lt;/EndNote&gt;</w:instrText>
      </w:r>
      <w:r w:rsidR="00EF5DF9">
        <w:fldChar w:fldCharType="separate"/>
      </w:r>
      <w:r w:rsidR="00EF5DF9">
        <w:rPr>
          <w:noProof/>
        </w:rPr>
        <w:t>[30]</w:t>
      </w:r>
      <w:r w:rsidR="00EF5DF9">
        <w:fldChar w:fldCharType="end"/>
      </w:r>
      <w:r w:rsidR="00D143F5">
        <w:t xml:space="preserve">, with </w:t>
      </w:r>
      <w:r w:rsidR="0003425B" w:rsidRPr="00616139">
        <w:rPr>
          <w:i/>
        </w:rPr>
        <w:t>in vitro</w:t>
      </w:r>
      <w:r w:rsidR="0003425B">
        <w:t xml:space="preserve"> differentiated </w:t>
      </w:r>
      <w:r w:rsidR="00D143F5">
        <w:t>human urothelium typically achieving &gt;</w:t>
      </w:r>
      <w:r w:rsidR="00616139">
        <w:t>3000 Ω.cm</w:t>
      </w:r>
      <w:r w:rsidR="00616139" w:rsidRPr="00616139">
        <w:rPr>
          <w:vertAlign w:val="superscript"/>
        </w:rPr>
        <w:t>2</w:t>
      </w:r>
      <w:r w:rsidR="005B6F5F">
        <w:t xml:space="preserve"> </w:t>
      </w:r>
      <w:r w:rsidR="00EF5DF9">
        <w:fldChar w:fldCharType="begin">
          <w:fldData xml:space="preserve">PEVuZE5vdGU+PENpdGU+PEF1dGhvcj5Dcm9zczwvQXV0aG9yPjxZZWFyPjIwMDU8L1llYXI+PFJl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</w:fldData>
        </w:fldChar>
      </w:r>
      <w:r w:rsidR="00EF5DF9">
        <w:instrText xml:space="preserve"> ADDIN EN.CITE </w:instrText>
      </w:r>
      <w:r w:rsidR="00EF5DF9">
        <w:fldChar w:fldCharType="begin">
          <w:fldData xml:space="preserve">PEVuZE5vdGU+PENpdGU+PEF1dGhvcj5Dcm9zczwvQXV0aG9yPjxZZWFyPjIwMDU8L1llYXI+PFJl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</w:fldData>
        </w:fldChar>
      </w:r>
      <w:r w:rsidR="00EF5DF9">
        <w:instrText xml:space="preserve"> ADDIN EN.CITE.DATA </w:instrText>
      </w:r>
      <w:r w:rsidR="00EF5DF9">
        <w:fldChar w:fldCharType="end"/>
      </w:r>
      <w:r w:rsidR="00EF5DF9">
        <w:fldChar w:fldCharType="separate"/>
      </w:r>
      <w:r w:rsidR="00EF5DF9">
        <w:rPr>
          <w:noProof/>
        </w:rPr>
        <w:t>[31, 32]</w:t>
      </w:r>
      <w:r w:rsidR="00EF5DF9">
        <w:fldChar w:fldCharType="end"/>
      </w:r>
      <w:r w:rsidR="005B6F5F">
        <w:t xml:space="preserve">. </w:t>
      </w:r>
      <w:r w:rsidR="00616139">
        <w:t xml:space="preserve">Claudins </w:t>
      </w:r>
      <w:r w:rsidR="00616139" w:rsidRPr="00DD3943">
        <w:t>a</w:t>
      </w:r>
      <w:r w:rsidR="0003425B">
        <w:t>re the</w:t>
      </w:r>
      <w:r w:rsidR="00616139" w:rsidRPr="00DD3943">
        <w:t xml:space="preserve"> </w:t>
      </w:r>
      <w:r w:rsidR="00616139">
        <w:t xml:space="preserve">superfamily of </w:t>
      </w:r>
      <w:r w:rsidR="00616139" w:rsidRPr="00DD3943">
        <w:t xml:space="preserve">tight junction </w:t>
      </w:r>
      <w:r w:rsidR="00616139">
        <w:t xml:space="preserve">constituent </w:t>
      </w:r>
      <w:r w:rsidR="00616139" w:rsidRPr="00DD3943">
        <w:t>proteins</w:t>
      </w:r>
      <w:r w:rsidR="00616139">
        <w:t xml:space="preserve"> </w:t>
      </w:r>
      <w:r w:rsidR="0003425B">
        <w:t xml:space="preserve">that </w:t>
      </w:r>
      <w:r w:rsidR="00375E59">
        <w:t xml:space="preserve">determine epithelial tightness by </w:t>
      </w:r>
      <w:r w:rsidR="0003425B" w:rsidRPr="00DD3943">
        <w:t>regulat</w:t>
      </w:r>
      <w:r w:rsidR="00375E59">
        <w:t>ing</w:t>
      </w:r>
      <w:r w:rsidR="0003425B" w:rsidRPr="00DD3943">
        <w:t xml:space="preserve"> </w:t>
      </w:r>
      <w:r w:rsidR="0003425B">
        <w:t xml:space="preserve">the permeability of the </w:t>
      </w:r>
      <w:r w:rsidR="0003425B" w:rsidRPr="00DD3943">
        <w:t>paracellular p</w:t>
      </w:r>
      <w:r w:rsidR="0003425B">
        <w:t>ore</w:t>
      </w:r>
      <w:r w:rsidR="00A45656">
        <w:t xml:space="preserve">. </w:t>
      </w:r>
      <w:r>
        <w:t>Here there is some controversy between human and rodent studies</w:t>
      </w:r>
      <w:r w:rsidR="00A45656">
        <w:t>. In mouse urothelium</w:t>
      </w:r>
      <w:r w:rsidR="00A45656" w:rsidRPr="00A45656">
        <w:t xml:space="preserve"> </w:t>
      </w:r>
      <w:sdt>
        <w:sdtPr>
          <w:tag w:val="goog_rdk_17"/>
          <w:id w:val="-1859654312"/>
        </w:sdtPr>
        <w:sdtContent>
          <w:r w:rsidR="00A45656">
            <w:t xml:space="preserve"> </w:t>
          </w:r>
          <w:r w:rsidR="00A45656" w:rsidRPr="005E41CF">
            <w:rPr>
              <w:i/>
              <w:highlight w:val="white"/>
            </w:rPr>
            <w:t>in vivo</w:t>
          </w:r>
        </w:sdtContent>
      </w:sdt>
      <w:r w:rsidR="00A45656">
        <w:rPr>
          <w:highlight w:val="white"/>
        </w:rPr>
        <w:t xml:space="preserve"> and </w:t>
      </w:r>
      <w:sdt>
        <w:sdtPr>
          <w:tag w:val="goog_rdk_18"/>
          <w:id w:val="-987708364"/>
        </w:sdtPr>
        <w:sdtContent>
          <w:r w:rsidR="00A45656" w:rsidRPr="005E41CF">
            <w:rPr>
              <w:i/>
              <w:highlight w:val="white"/>
            </w:rPr>
            <w:t>in vitro</w:t>
          </w:r>
        </w:sdtContent>
      </w:sdt>
      <w:r w:rsidR="00A45656">
        <w:t xml:space="preserve">, </w:t>
      </w:r>
      <w:r>
        <w:rPr>
          <w:highlight w:val="white"/>
        </w:rPr>
        <w:t xml:space="preserve">the highly resistant tight junctions are attributed to the specific distribution of claudin 8 around superficial urothelial cells containing apical uroplakin plaques and a CK20-positive cytoskeleton </w:t>
      </w:r>
      <w:r w:rsidR="00EF5DF9">
        <w:rPr>
          <w:highlight w:val="white"/>
        </w:rPr>
        <w:fldChar w:fldCharType="begin">
          <w:fldData xml:space="preserve">PEVuZE5vdGU+PENpdGU+PEF1dGhvcj5LcmVmdDwvQXV0aG9yPjxZZWFyPjIwMDY8L1llYXI+PFJl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==
</w:fldData>
        </w:fldChar>
      </w:r>
      <w:r w:rsidR="00EF5DF9">
        <w:rPr>
          <w:highlight w:val="white"/>
        </w:rPr>
        <w:instrText xml:space="preserve"> ADDIN EN.CITE </w:instrText>
      </w:r>
      <w:r w:rsidR="00EF5DF9">
        <w:rPr>
          <w:highlight w:val="white"/>
        </w:rPr>
        <w:fldChar w:fldCharType="begin">
          <w:fldData xml:space="preserve">PEVuZE5vdGU+PENpdGU+PEF1dGhvcj5LcmVmdDwvQXV0aG9yPjxZZWFyPjIwMDY8L1llYXI+PFJl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==
</w:fldData>
        </w:fldChar>
      </w:r>
      <w:r w:rsidR="00EF5DF9">
        <w:rPr>
          <w:highlight w:val="white"/>
        </w:rPr>
        <w:instrText xml:space="preserve"> ADDIN EN.CITE.DATA </w:instrText>
      </w:r>
      <w:r w:rsidR="00EF5DF9">
        <w:rPr>
          <w:highlight w:val="white"/>
        </w:rPr>
      </w:r>
      <w:r w:rsidR="00EF5DF9">
        <w:rPr>
          <w:highlight w:val="white"/>
        </w:rPr>
        <w:fldChar w:fldCharType="end"/>
      </w:r>
      <w:r w:rsidR="00EF5DF9">
        <w:rPr>
          <w:highlight w:val="white"/>
        </w:rPr>
      </w:r>
      <w:r w:rsidR="00EF5DF9">
        <w:rPr>
          <w:highlight w:val="white"/>
        </w:rPr>
        <w:fldChar w:fldCharType="separate"/>
      </w:r>
      <w:r w:rsidR="00EF5DF9">
        <w:rPr>
          <w:noProof/>
          <w:highlight w:val="white"/>
        </w:rPr>
        <w:t>[33]</w:t>
      </w:r>
      <w:r w:rsidR="00EF5DF9">
        <w:rPr>
          <w:highlight w:val="white"/>
        </w:rPr>
        <w:fldChar w:fldCharType="end"/>
      </w:r>
      <w:r>
        <w:rPr>
          <w:highlight w:val="white"/>
        </w:rPr>
        <w:t xml:space="preserve">.  As such, claudin 8 is frequently used as a specific marker for superficial urothelial cells in mice and other non-human species </w:t>
      </w:r>
      <w:r w:rsidR="00EF5DF9">
        <w:rPr>
          <w:highlight w:val="white"/>
        </w:rPr>
        <w:fldChar w:fldCharType="begin">
          <w:fldData xml:space="preserve">PEVuZE5vdGU+PENpdGU+PEF1dGhvcj5BY2hhcnlhPC9BdXRob3I+PFllYXI+MjAwNDwvWWVhcj48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</w:fldData>
        </w:fldChar>
      </w:r>
      <w:r w:rsidR="00EF5DF9">
        <w:rPr>
          <w:highlight w:val="white"/>
        </w:rPr>
        <w:instrText xml:space="preserve"> ADDIN EN.CITE </w:instrText>
      </w:r>
      <w:r w:rsidR="00EF5DF9">
        <w:rPr>
          <w:highlight w:val="white"/>
        </w:rPr>
        <w:fldChar w:fldCharType="begin">
          <w:fldData xml:space="preserve">PEVuZE5vdGU+PENpdGU+PEF1dGhvcj5BY2hhcnlhPC9BdXRob3I+PFllYXI+MjAwNDwvWWVhcj48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</w:fldData>
        </w:fldChar>
      </w:r>
      <w:r w:rsidR="00EF5DF9">
        <w:rPr>
          <w:highlight w:val="white"/>
        </w:rPr>
        <w:instrText xml:space="preserve"> ADDIN EN.CITE.DATA </w:instrText>
      </w:r>
      <w:r w:rsidR="00EF5DF9">
        <w:rPr>
          <w:highlight w:val="white"/>
        </w:rPr>
      </w:r>
      <w:r w:rsidR="00EF5DF9">
        <w:rPr>
          <w:highlight w:val="white"/>
        </w:rPr>
        <w:fldChar w:fldCharType="end"/>
      </w:r>
      <w:r w:rsidR="00EF5DF9">
        <w:rPr>
          <w:highlight w:val="white"/>
        </w:rPr>
      </w:r>
      <w:r w:rsidR="00EF5DF9">
        <w:rPr>
          <w:highlight w:val="white"/>
        </w:rPr>
        <w:fldChar w:fldCharType="separate"/>
      </w:r>
      <w:r w:rsidR="00EF5DF9">
        <w:rPr>
          <w:noProof/>
          <w:highlight w:val="white"/>
        </w:rPr>
        <w:t>[34, 35]</w:t>
      </w:r>
      <w:r w:rsidR="00EF5DF9">
        <w:rPr>
          <w:highlight w:val="white"/>
        </w:rPr>
        <w:fldChar w:fldCharType="end"/>
      </w:r>
      <w:r>
        <w:rPr>
          <w:highlight w:val="white"/>
        </w:rPr>
        <w:t xml:space="preserve">. </w:t>
      </w:r>
      <w:r w:rsidR="00A45656">
        <w:t>By contrast, human urothelium is reported to express claudins 3, 4, 5, 7</w:t>
      </w:r>
      <w:r w:rsidR="005B6F5F">
        <w:t xml:space="preserve"> </w:t>
      </w:r>
      <w:r w:rsidR="00EF5DF9">
        <w:fldChar w:fldCharType="begin">
          <w:fldData xml:space="preserve">PEVuZE5vdGU+PENpdGU+PEF1dGhvcj5WYXJsZXk8L0F1dGhvcj48WWVhcj4yMDA2PC9ZZWFyPjxS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</w:fldData>
        </w:fldChar>
      </w:r>
      <w:r w:rsidR="00EF5DF9">
        <w:instrText xml:space="preserve"> ADDIN EN.CITE </w:instrText>
      </w:r>
      <w:r w:rsidR="00EF5DF9">
        <w:fldChar w:fldCharType="begin">
          <w:fldData xml:space="preserve">PEVuZE5vdGU+PENpdGU+PEF1dGhvcj5WYXJsZXk8L0F1dGhvcj48WWVhcj4yMDA2PC9ZZWFyPjxS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36]</w:t>
      </w:r>
      <w:r w:rsidR="00EF5DF9">
        <w:fldChar w:fldCharType="end"/>
      </w:r>
      <w:r w:rsidR="00A45656">
        <w:t>, with claudin 3</w:t>
      </w:r>
      <w:r w:rsidR="00375E59">
        <w:t>,</w:t>
      </w:r>
      <w:r w:rsidR="00A45656">
        <w:t xml:space="preserve"> identified by both immunolocalization and experimental studies as </w:t>
      </w:r>
      <w:r w:rsidR="00375E59">
        <w:t xml:space="preserve">functionally </w:t>
      </w:r>
      <w:r w:rsidR="00A45656">
        <w:t xml:space="preserve">responsible for human urothelial barrier </w:t>
      </w:r>
      <w:r w:rsidR="00375E59">
        <w:t>tightness</w:t>
      </w:r>
      <w:r w:rsidR="005B6F5F">
        <w:t xml:space="preserve"> </w:t>
      </w:r>
      <w:r w:rsidR="00EF5DF9">
        <w:fldChar w:fldCharType="begin"/>
      </w:r>
      <w:r w:rsidR="00EF5DF9">
        <w:instrText xml:space="preserve"> ADDIN EN.CITE &lt;EndNote&gt;&lt;Cite&gt;&lt;Author&gt;Smith&lt;/Author&gt;&lt;Year&gt;2011&lt;/Year&gt;&lt;RecNum&gt;4&lt;/RecNum&gt;&lt;DisplayText&gt;[32]&lt;/DisplayText&gt;&lt;record&gt;&lt;rec-number&gt;4&lt;/rec-number&gt;&lt;foreign-keys&gt;&lt;key app="EN" db-id="x5zrppps5ptxd5erdwr5sz2ttrda2v0z0vps" timestamp="1686667082"&gt;4&lt;/key&gt;&lt;/foreign-keys&gt;&lt;ref-type name="Journal Article"&gt;17&lt;/ref-type&gt;&lt;contributors&gt;&lt;authors&gt;&lt;author&gt;Smith, N. J.&lt;/author&gt;&lt;author&gt;Varley, C. L.&lt;/author&gt;&lt;author&gt;Eardley, I.&lt;/author&gt;&lt;author&gt;Feather, S.&lt;/author&gt;&lt;author&gt;Trejdosiewicz, L. K.&lt;/author&gt;&lt;author&gt;Southgate, J.&lt;/author&gt;&lt;/authors&gt;&lt;/contributors&gt;&lt;auth-address&gt;Jack Birch Unit for Molecular Carcinogenesis, Department of Biology, University of York, York, United Kingdom.&lt;/auth-address&gt;&lt;titles&gt;&lt;title&gt;Toll-like receptor responses of normal human urothelial cells to bacterial flagellin and lipopolysaccharide&lt;/title&gt;&lt;secondary-title&gt;J Urol&lt;/secondary-title&gt;&lt;/titles&gt;&lt;periodical&gt;&lt;full-title&gt;J Urol&lt;/full-title&gt;&lt;/periodical&gt;&lt;pages&gt;1084-92&lt;/pages&gt;&lt;volume&gt;186&lt;/volume&gt;&lt;number&gt;3&lt;/number&gt;&lt;edition&gt;20110723&lt;/edition&gt;&lt;keywords&gt;&lt;keyword&gt;Cells, Cultured&lt;/keyword&gt;&lt;keyword&gt;Epithelial Cells/*immunology&lt;/keyword&gt;&lt;keyword&gt;Escherichia coli/*immunology&lt;/keyword&gt;&lt;keyword&gt;Flagellin/*immunology&lt;/keyword&gt;&lt;keyword&gt;Humans&lt;/keyword&gt;&lt;keyword&gt;Lipopolysaccharides/*immunology&lt;/keyword&gt;&lt;keyword&gt;Toll-Like Receptor 4/*immunology&lt;/keyword&gt;&lt;keyword&gt;Toll-Like Receptor 5/*immunology&lt;/keyword&gt;&lt;keyword&gt;Urothelium/*immunology&lt;/keyword&gt;&lt;/keywords&gt;&lt;dates&gt;&lt;year&gt;2011&lt;/year&gt;&lt;pub-dates&gt;&lt;date&gt;Sep&lt;/date&gt;&lt;/pub-dates&gt;&lt;/dates&gt;&lt;isbn&gt;0022-5347&lt;/isbn&gt;&lt;accession-num&gt;21784459&lt;/accession-num&gt;&lt;urls&gt;&lt;/urls&gt;&lt;electronic-resource-num&gt;10.1016/j.juro.2011.04.112&lt;/electronic-resource-num&gt;&lt;remote-database-provider&gt;NLM&lt;/remote-database-provider&gt;&lt;language&gt;eng&lt;/language&gt;&lt;/record&gt;&lt;/Cite&gt;&lt;/EndNote&gt;</w:instrText>
      </w:r>
      <w:r w:rsidR="00EF5DF9">
        <w:fldChar w:fldCharType="separate"/>
      </w:r>
      <w:r w:rsidR="00EF5DF9">
        <w:rPr>
          <w:noProof/>
        </w:rPr>
        <w:t>[32]</w:t>
      </w:r>
      <w:r w:rsidR="00EF5DF9">
        <w:fldChar w:fldCharType="end"/>
      </w:r>
      <w:r w:rsidR="00A45656">
        <w:t xml:space="preserve">.  </w:t>
      </w:r>
    </w:p>
    <w:p w14:paraId="72FED17D" w14:textId="22BE4DDB" w:rsidR="0003454D" w:rsidRDefault="005B6F5F" w:rsidP="00A45656">
      <w:r>
        <w:t xml:space="preserve">Although it is often assumed that urine is not modified in the bladder, it is worth mentioning that the </w:t>
      </w:r>
      <w:r w:rsidR="006C6A3D">
        <w:t>expression of aquaporin</w:t>
      </w:r>
      <w:r w:rsidR="008F3D98">
        <w:t>s</w:t>
      </w:r>
      <w:r w:rsidR="006C6A3D">
        <w:t xml:space="preserve"> </w:t>
      </w:r>
      <w:r w:rsidR="008F3D98">
        <w:t xml:space="preserve">and ion channels provides a physiological mechanism for urothelium to </w:t>
      </w:r>
      <w:r w:rsidR="00F54672">
        <w:t xml:space="preserve">be involved </w:t>
      </w:r>
      <w:r>
        <w:t xml:space="preserve">in salt and water homeostasis </w:t>
      </w:r>
      <w:r w:rsidR="00EF5DF9">
        <w:fldChar w:fldCharType="begin"/>
      </w:r>
      <w:r w:rsidR="00EF5DF9">
        <w:instrText xml:space="preserve"> ADDIN EN.CITE &lt;EndNote&gt;&lt;Cite&gt;&lt;Author&gt;Rubenwolf&lt;/Author&gt;&lt;Year&gt;2012&lt;/Year&gt;&lt;RecNum&gt;146&lt;/RecNum&gt;&lt;DisplayText&gt;[37]&lt;/DisplayText&gt;&lt;record&gt;&lt;rec-number&gt;146&lt;/rec-number&gt;&lt;foreign-keys&gt;&lt;key app="EN" db-id="x5zrppps5ptxd5erdwr5sz2ttrda2v0z0vps" timestamp="1707473914"&gt;146&lt;/key&gt;&lt;/foreign-keys&gt;&lt;ref-type name="Journal Article"&gt;17&lt;/ref-type&gt;&lt;contributors&gt;&lt;authors&gt;&lt;author&gt;Rubenwolf, P. C.&lt;/author&gt;&lt;author&gt;Georgopoulos, N. T.&lt;/author&gt;&lt;author&gt;Kirkwood, L. A.&lt;/author&gt;&lt;author&gt;Baker, S. C.&lt;/author&gt;&lt;author&gt;Southgate, J.&lt;/author&gt;&lt;/authors&gt;&lt;/contributors&gt;&lt;auth-address&gt;Jack Birch Unit for Molecular Carcinogenesis, Department of Biology, University of York, York, United Kingdom.&lt;/auth-address&gt;&lt;titles&gt;&lt;title&gt;Aquaporin expression contributes to human transurothelial permeability in vitro and is modulated by NaCl&lt;/title&gt;&lt;secondary-title&gt;PLoS One&lt;/secondary-title&gt;&lt;/titles&gt;&lt;periodical&gt;&lt;full-title&gt;PLoS One&lt;/full-title&gt;&lt;/periodical&gt;&lt;pages&gt;e45339&lt;/pages&gt;&lt;volume&gt;7&lt;/volume&gt;&lt;number&gt;9&lt;/number&gt;&lt;edition&gt;20120924&lt;/edition&gt;&lt;keywords&gt;&lt;keyword&gt;Aquaporin 3/genetics/metabolism&lt;/keyword&gt;&lt;keyword&gt;Aquaporin 4/genetics/metabolism&lt;/keyword&gt;&lt;keyword&gt;Aquaporins/genetics/*metabolism&lt;/keyword&gt;&lt;keyword&gt;Biological Transport&lt;/keyword&gt;&lt;keyword&gt;Cell Differentiation/drug effects&lt;/keyword&gt;&lt;keyword&gt;Cell Proliferation/drug effects&lt;/keyword&gt;&lt;keyword&gt;Cells, Cultured&lt;/keyword&gt;&lt;keyword&gt;Humans&lt;/keyword&gt;&lt;keyword&gt;Microscopy, Fluorescence&lt;/keyword&gt;&lt;keyword&gt;Osmolar Concentration&lt;/keyword&gt;&lt;keyword&gt;Sodium Chloride/*pharmacology&lt;/keyword&gt;&lt;keyword&gt;Urea/metabolism&lt;/keyword&gt;&lt;keyword&gt;Urothelium/*cytology/drug effects&lt;/keyword&gt;&lt;keyword&gt;Water/metabolism&lt;/keyword&gt;&lt;/keywords&gt;&lt;dates&gt;&lt;year&gt;2012&lt;/year&gt;&lt;/dates&gt;&lt;isbn&gt;1932-6203&lt;/isbn&gt;&lt;accession-num&gt;23028946&lt;/accession-num&gt;&lt;urls&gt;&lt;/urls&gt;&lt;custom1&gt;Competing Interests: The authors have declared that no competing interests exist.&lt;/custom1&gt;&lt;custom2&gt;PMC3454431&lt;/custom2&gt;&lt;electronic-resource-num&gt;10.1371/journal.pone.0045339&lt;/electronic-resource-num&gt;&lt;remote-database-provider&gt;NLM&lt;/remote-database-provider&gt;&lt;language&gt;eng&lt;/language&gt;&lt;/record&gt;&lt;/Cite&gt;&lt;/EndNote&gt;</w:instrText>
      </w:r>
      <w:r w:rsidR="00EF5DF9">
        <w:fldChar w:fldCharType="separate"/>
      </w:r>
      <w:r w:rsidR="00EF5DF9">
        <w:rPr>
          <w:noProof/>
        </w:rPr>
        <w:t>[37]</w:t>
      </w:r>
      <w:r w:rsidR="00EF5DF9">
        <w:fldChar w:fldCharType="end"/>
      </w:r>
      <w:r>
        <w:t>.</w:t>
      </w:r>
      <w:r w:rsidR="00EA7F46">
        <w:t xml:space="preserve"> </w:t>
      </w:r>
      <w:r w:rsidR="00364C93">
        <w:t xml:space="preserve">This </w:t>
      </w:r>
      <w:r>
        <w:t>h</w:t>
      </w:r>
      <w:r w:rsidR="00F54672">
        <w:t>olds</w:t>
      </w:r>
      <w:r>
        <w:t xml:space="preserve"> </w:t>
      </w:r>
      <w:r w:rsidR="00364C93">
        <w:t xml:space="preserve">particular </w:t>
      </w:r>
      <w:r w:rsidR="00F54672">
        <w:t>bearing</w:t>
      </w:r>
      <w:r w:rsidR="00364C93">
        <w:t xml:space="preserve"> </w:t>
      </w:r>
      <w:r w:rsidR="00F54672">
        <w:t xml:space="preserve">for </w:t>
      </w:r>
      <w:r w:rsidR="00EA7F46">
        <w:t xml:space="preserve">hibernating species, </w:t>
      </w:r>
      <w:r w:rsidR="00364C93">
        <w:t xml:space="preserve">but </w:t>
      </w:r>
      <w:r w:rsidR="00F54672">
        <w:t xml:space="preserve">is also </w:t>
      </w:r>
      <w:r w:rsidR="00EA7F46">
        <w:t>implicated in</w:t>
      </w:r>
      <w:r w:rsidR="009E7E67">
        <w:t xml:space="preserve"> human urinary dysfunction</w:t>
      </w:r>
      <w:r w:rsidR="00EA7F46">
        <w:t xml:space="preserve"> </w:t>
      </w:r>
      <w:r w:rsidR="00EF5DF9">
        <w:fldChar w:fldCharType="begin">
          <w:fldData xml:space="preserve">PEVuZE5vdGU+PENpdGU+PEF1dGhvcj5NY0Nsb3NrZXk8L0F1dGhvcj48WWVhcj4yMDE3PC9ZZWFy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</w:fldData>
        </w:fldChar>
      </w:r>
      <w:r w:rsidR="00EF5DF9">
        <w:instrText xml:space="preserve"> ADDIN EN.CITE </w:instrText>
      </w:r>
      <w:r w:rsidR="00EF5DF9">
        <w:fldChar w:fldCharType="begin">
          <w:fldData xml:space="preserve">PEVuZE5vdGU+PENpdGU+PEF1dGhvcj5NY0Nsb3NrZXk8L0F1dGhvcj48WWVhcj4yMDE3PC9ZZWFy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</w:fldData>
        </w:fldChar>
      </w:r>
      <w:r w:rsidR="00EF5DF9">
        <w:instrText xml:space="preserve"> ADDIN EN.CITE.DATA </w:instrText>
      </w:r>
      <w:r w:rsidR="00EF5DF9">
        <w:fldChar w:fldCharType="end"/>
      </w:r>
      <w:r w:rsidR="00EF5DF9">
        <w:fldChar w:fldCharType="separate"/>
      </w:r>
      <w:r w:rsidR="00EF5DF9">
        <w:rPr>
          <w:noProof/>
        </w:rPr>
        <w:t>[17, 38]</w:t>
      </w:r>
      <w:r w:rsidR="00EF5DF9">
        <w:fldChar w:fldCharType="end"/>
      </w:r>
      <w:r w:rsidR="00364C93">
        <w:t>.</w:t>
      </w:r>
      <w:r w:rsidR="008F3D98">
        <w:t xml:space="preserve"> </w:t>
      </w:r>
      <w:r w:rsidR="009E7E67">
        <w:t xml:space="preserve"> </w:t>
      </w:r>
      <w:r w:rsidR="00112CC4">
        <w:t xml:space="preserve"> </w:t>
      </w:r>
      <w:r w:rsidR="00EA7F46">
        <w:t xml:space="preserve">  </w:t>
      </w:r>
      <w:r w:rsidR="006C6A3D">
        <w:t xml:space="preserve">  </w:t>
      </w:r>
    </w:p>
    <w:p w14:paraId="79BD884C" w14:textId="77777777" w:rsidR="00EF5DF9" w:rsidRDefault="00EF5DF9" w:rsidP="00A45656">
      <w:pPr>
        <w:rPr>
          <w:highlight w:val="white"/>
        </w:rPr>
      </w:pPr>
    </w:p>
    <w:p w14:paraId="282DC79D" w14:textId="35FB8B4B" w:rsidR="00471B65" w:rsidRDefault="00722B56">
      <w:pPr>
        <w:rPr>
          <w:b/>
        </w:rPr>
      </w:pPr>
      <w:r>
        <w:rPr>
          <w:b/>
        </w:rPr>
        <w:lastRenderedPageBreak/>
        <w:t>3.2</w:t>
      </w:r>
      <w:r w:rsidR="009B4E76">
        <w:rPr>
          <w:b/>
        </w:rPr>
        <w:tab/>
      </w:r>
      <w:r>
        <w:rPr>
          <w:b/>
        </w:rPr>
        <w:t>Urothelial turnover</w:t>
      </w:r>
    </w:p>
    <w:p w14:paraId="282DC79E" w14:textId="7830BAA1" w:rsidR="00471B65" w:rsidRDefault="00722B56">
      <w:r>
        <w:t xml:space="preserve">Unlike most epithelial tissues that display a constant turnover cycle, urothelium is essentially mitotically quiescent with one of the slowest turnover rates of all mammalian epithelia, but with a high regenerative capacity in response to damage or injury </w:t>
      </w:r>
      <w:r w:rsidR="00EF5DF9">
        <w:fldChar w:fldCharType="begin"/>
      </w:r>
      <w:r w:rsidR="00EF5DF9">
        <w:instrText xml:space="preserve"> ADDIN EN.CITE &lt;EndNote&gt;&lt;Cite&gt;&lt;Author&gt;Hicks&lt;/Author&gt;&lt;Year&gt;1975&lt;/Year&gt;&lt;RecNum&gt;26&lt;/RecNum&gt;&lt;DisplayText&gt;[7]&lt;/DisplayText&gt;&lt;record&gt;&lt;rec-number&gt;26&lt;/rec-number&gt;&lt;foreign-keys&gt;&lt;key app="EN" db-id="x5zrppps5ptxd5erdwr5sz2ttrda2v0z0vps" timestamp="1689336924"&gt;26&lt;/key&gt;&lt;/foreign-keys&gt;&lt;ref-type name="Journal Article"&gt;17&lt;/ref-type&gt;&lt;contributors&gt;&lt;authors&gt;&lt;author&gt;Hicks, R. M.&lt;/author&gt;&lt;/authors&gt;&lt;/contributors&gt;&lt;titles&gt;&lt;title&gt;The mammalian urinary bladder: an accommodating organ&lt;/title&gt;&lt;secondary-title&gt;Biol Rev Camb Philos Soc&lt;/secondary-title&gt;&lt;/titles&gt;&lt;periodical&gt;&lt;full-title&gt;Biol Rev Camb Philos Soc&lt;/full-title&gt;&lt;/periodical&gt;&lt;pages&gt;215-46&lt;/pages&gt;&lt;volume&gt;50&lt;/volume&gt;&lt;number&gt;2&lt;/number&gt;&lt;keywords&gt;&lt;keyword&gt;Amphibians/anatomy &amp;amp; histology/physiology&lt;/keyword&gt;&lt;keyword&gt;Animals&lt;/keyword&gt;&lt;keyword&gt;Anura&lt;/keyword&gt;&lt;keyword&gt;Body Water/metabolism&lt;/keyword&gt;&lt;keyword&gt;Cell Membrane/ultrastructure&lt;/keyword&gt;&lt;keyword&gt;Epithelial Cells&lt;/keyword&gt;&lt;keyword&gt;Humans&lt;/keyword&gt;&lt;keyword&gt;Mammals/embryology/*physiology&lt;/keyword&gt;&lt;keyword&gt;Permeability&lt;/keyword&gt;&lt;keyword&gt;Structure-Activity Relationship&lt;/keyword&gt;&lt;keyword&gt;Turtles/anatomy &amp;amp; histology/physiology&lt;/keyword&gt;&lt;keyword&gt;Urinary Bladder/anatomy &amp;amp; histology/cytology/embryology/*physiology&lt;/keyword&gt;&lt;keyword&gt;Urination&lt;/keyword&gt;&lt;/keywords&gt;&lt;dates&gt;&lt;year&gt;1975&lt;/year&gt;&lt;pub-dates&gt;&lt;date&gt;May&lt;/date&gt;&lt;/pub-dates&gt;&lt;/dates&gt;&lt;isbn&gt;1464-7931 (Print)&amp;#xD;0006-3231 (Linking)&lt;/isbn&gt;&lt;accession-num&gt;1100129&lt;/accession-num&gt;&lt;urls&gt;&lt;related-urls&gt;&lt;url&gt;https://www.ncbi.nlm.nih.gov/pubmed/1100129&lt;/url&gt;&lt;/related-urls&gt;&lt;/urls&gt;&lt;/record&gt;&lt;/Cite&gt;&lt;/EndNote&gt;</w:instrText>
      </w:r>
      <w:r w:rsidR="00EF5DF9">
        <w:fldChar w:fldCharType="separate"/>
      </w:r>
      <w:r w:rsidR="00EF5DF9">
        <w:rPr>
          <w:noProof/>
        </w:rPr>
        <w:t>[7]</w:t>
      </w:r>
      <w:r w:rsidR="00EF5DF9">
        <w:fldChar w:fldCharType="end"/>
      </w:r>
      <w:r>
        <w:t>.  Morphometric analysis of bladders from mice pulsed via their drinking water with tritiated thymidine was important in demonstrating the long-lived quiescent but regenerative nature of normal adult urothelium. Such analysis estimated a cell cycle time of about one year, reducing to 15</w:t>
      </w:r>
      <w:sdt>
        <w:sdtPr>
          <w:tag w:val="goog_rdk_19"/>
          <w:id w:val="1532769926"/>
        </w:sdtPr>
        <w:sdtContent>
          <w:r>
            <w:t xml:space="preserve"> </w:t>
          </w:r>
        </w:sdtContent>
      </w:sdt>
      <w:r>
        <w:t>h</w:t>
      </w:r>
      <w:sdt>
        <w:sdtPr>
          <w:tag w:val="goog_rdk_20"/>
          <w:id w:val="221879323"/>
        </w:sdtPr>
        <w:sdtContent>
          <w:r>
            <w:t>ours</w:t>
          </w:r>
        </w:sdtContent>
      </w:sdt>
      <w:r>
        <w:t xml:space="preserve"> when urothelial cells are rapidly regenerating </w:t>
      </w:r>
      <w:r w:rsidR="00EF5DF9">
        <w:fldChar w:fldCharType="begin"/>
      </w:r>
      <w:r w:rsidR="00EF5DF9">
        <w:instrText xml:space="preserve"> ADDIN EN.CITE &lt;EndNote&gt;&lt;Cite&gt;&lt;Author&gt;Jost&lt;/Author&gt;&lt;Year&gt;1986&lt;/Year&gt;&lt;RecNum&gt;94&lt;/RecNum&gt;&lt;DisplayText&gt;[39]&lt;/DisplayText&gt;&lt;record&gt;&lt;rec-number&gt;94&lt;/rec-number&gt;&lt;foreign-keys&gt;&lt;key app="EN" db-id="x5zrppps5ptxd5erdwr5sz2ttrda2v0z0vps" timestamp="1690035569"&gt;94&lt;/key&gt;&lt;/foreign-keys&gt;&lt;ref-type name="Journal Article"&gt;17&lt;/ref-type&gt;&lt;contributors&gt;&lt;authors&gt;&lt;author&gt;Jost, S. P.&lt;/author&gt;&lt;/authors&gt;&lt;/contributors&gt;&lt;titles&gt;&lt;title&gt;Renewal of normal urothelium in adult mice&lt;/title&gt;&lt;secondary-title&gt;Virchows Arch B Cell Pathol Incl Mol Pathol&lt;/secondary-title&gt;&lt;/titles&gt;&lt;periodical&gt;&lt;full-title&gt;Virchows Arch B Cell Pathol Incl Mol Pathol&lt;/full-title&gt;&lt;/periodical&gt;&lt;pages&gt;65-70&lt;/pages&gt;&lt;volume&gt;51&lt;/volume&gt;&lt;number&gt;1&lt;/number&gt;&lt;keywords&gt;&lt;keyword&gt;Animals&lt;/keyword&gt;&lt;keyword&gt;Autoradiography&lt;/keyword&gt;&lt;keyword&gt;Cell Division&lt;/keyword&gt;&lt;keyword&gt;Epithelial Cells&lt;/keyword&gt;&lt;keyword&gt;Male&lt;/keyword&gt;&lt;keyword&gt;Mice&lt;/keyword&gt;&lt;keyword&gt;Mice, Inbred Strains&lt;/keyword&gt;&lt;keyword&gt;Thymidine&lt;/keyword&gt;&lt;keyword&gt;Tritium&lt;/keyword&gt;&lt;keyword&gt;Urinary Bladder/*cytology&lt;/keyword&gt;&lt;/keywords&gt;&lt;dates&gt;&lt;year&gt;1986&lt;/year&gt;&lt;/dates&gt;&lt;isbn&gt;0340-6075 (Print)&amp;#xD;0340-6075&lt;/isbn&gt;&lt;accession-num&gt;2871663&lt;/accession-num&gt;&lt;urls&gt;&lt;/urls&gt;&lt;electronic-resource-num&gt;10.1007/bf02899016&lt;/electronic-resource-num&gt;&lt;remote-database-provider&gt;NLM&lt;/remote-database-provider&gt;&lt;language&gt;eng&lt;/language&gt;&lt;/record&gt;&lt;/Cite&gt;&lt;/EndNote&gt;</w:instrText>
      </w:r>
      <w:r w:rsidR="00EF5DF9">
        <w:fldChar w:fldCharType="separate"/>
      </w:r>
      <w:r w:rsidR="00EF5DF9">
        <w:rPr>
          <w:noProof/>
        </w:rPr>
        <w:t>[39]</w:t>
      </w:r>
      <w:r w:rsidR="00EF5DF9">
        <w:fldChar w:fldCharType="end"/>
      </w:r>
      <w:r>
        <w:t xml:space="preserve">. Other rodent studies have also been useful in detailing the regenerative response of urothelium to damage </w:t>
      </w:r>
      <w:r w:rsidR="00EF5DF9">
        <w:fldChar w:fldCharType="begin"/>
      </w:r>
      <w:r w:rsidR="00EF5DF9">
        <w:instrText xml:space="preserve"> ADDIN EN.CITE &lt;EndNote&gt;&lt;Cite&gt;&lt;Author&gt;Romih&lt;/Author&gt;&lt;Year&gt;1998&lt;/Year&gt;&lt;RecNum&gt;103&lt;/RecNum&gt;&lt;DisplayText&gt;[40]&lt;/DisplayText&gt;&lt;record&gt;&lt;rec-number&gt;103&lt;/rec-number&gt;&lt;foreign-keys&gt;&lt;key app="EN" db-id="x5zrppps5ptxd5erdwr5sz2ttrda2v0z0vps" timestamp="1690883270"&gt;103&lt;/key&gt;&lt;/foreign-keys&gt;&lt;ref-type name="Journal Article"&gt;17&lt;/ref-type&gt;&lt;contributors&gt;&lt;authors&gt;&lt;author&gt;Romih, R.&lt;/author&gt;&lt;author&gt;Jezernik, K.&lt;/author&gt;&lt;author&gt;Masera, A.&lt;/author&gt;&lt;/authors&gt;&lt;/contributors&gt;&lt;auth-address&gt;Institute of Cell Biology, Medical Faculty, Ljubljana, Slovenia. romih@ibmi.mf.uni-lj.si&lt;/auth-address&gt;&lt;titles&gt;&lt;title&gt;Uroplakins and cytokeratins in the regenerating rat urothelium after sodium saccharin treatment&lt;/title&gt;&lt;secondary-title&gt;Histochem Cell Biol&lt;/secondary-title&gt;&lt;/titles&gt;&lt;periodical&gt;&lt;full-title&gt;Histochem Cell Biol&lt;/full-title&gt;&lt;/periodical&gt;&lt;pages&gt;263-9&lt;/pages&gt;&lt;volume&gt;109&lt;/volume&gt;&lt;number&gt;3&lt;/number&gt;&lt;keywords&gt;&lt;keyword&gt;Animals&lt;/keyword&gt;&lt;keyword&gt;Carcinogens/pharmacology&lt;/keyword&gt;&lt;keyword&gt;Keratins/*biosynthesis&lt;/keyword&gt;&lt;keyword&gt;Male&lt;/keyword&gt;&lt;keyword&gt;Membrane Glycoproteins/*biosynthesis&lt;/keyword&gt;&lt;keyword&gt;Membrane Proteins/biosynthesis&lt;/keyword&gt;&lt;keyword&gt;Rats&lt;/keyword&gt;&lt;keyword&gt;Rats, Wistar&lt;/keyword&gt;&lt;keyword&gt;*Regeneration&lt;/keyword&gt;&lt;keyword&gt;Saccharin/*pharmacology&lt;/keyword&gt;&lt;keyword&gt;Uroplakin II&lt;/keyword&gt;&lt;keyword&gt;Uroplakin III&lt;/keyword&gt;&lt;keyword&gt;Uroplakin Ib&lt;/keyword&gt;&lt;keyword&gt;Urothelium/drug effects/*metabolism/physiology&lt;/keyword&gt;&lt;/keywords&gt;&lt;dates&gt;&lt;year&gt;1998&lt;/year&gt;&lt;pub-dates&gt;&lt;date&gt;Mar&lt;/date&gt;&lt;/pub-dates&gt;&lt;/dates&gt;&lt;isbn&gt;0948-6143 (Print)&amp;#xD;0948-6143&lt;/isbn&gt;&lt;accession-num&gt;9541475&lt;/accession-num&gt;&lt;urls&gt;&lt;/urls&gt;&lt;electronic-resource-num&gt;10.1007/s004180050226&lt;/electronic-resource-num&gt;&lt;remote-database-provider&gt;NLM&lt;/remote-database-provider&gt;&lt;language&gt;eng&lt;/language&gt;&lt;/record&gt;&lt;/Cite&gt;&lt;/EndNote&gt;</w:instrText>
      </w:r>
      <w:r w:rsidR="00EF5DF9">
        <w:fldChar w:fldCharType="separate"/>
      </w:r>
      <w:r w:rsidR="00EF5DF9">
        <w:rPr>
          <w:noProof/>
        </w:rPr>
        <w:t>[40]</w:t>
      </w:r>
      <w:r w:rsidR="00EF5DF9">
        <w:fldChar w:fldCharType="end"/>
      </w:r>
      <w:r>
        <w:t xml:space="preserve"> and in identifying growth factors involved regulating urothelial repair </w:t>
      </w:r>
      <w:r w:rsidR="00EF5DF9">
        <w:fldChar w:fldCharType="begin">
          <w:fldData xml:space="preserve">PEVuZE5vdGU+PENpdGU+PEF1dGhvcj5CYXNraW48L0F1dGhvcj48WWVhcj4xOTk3PC9ZZWFyPjxS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</w:fldData>
        </w:fldChar>
      </w:r>
      <w:r w:rsidR="00EF5DF9">
        <w:instrText xml:space="preserve"> ADDIN EN.CITE </w:instrText>
      </w:r>
      <w:r w:rsidR="00EF5DF9">
        <w:fldChar w:fldCharType="begin">
          <w:fldData xml:space="preserve">PEVuZE5vdGU+PENpdGU+PEF1dGhvcj5CYXNraW48L0F1dGhvcj48WWVhcj4xOTk3PC9ZZWFyPjxS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</w:fldData>
        </w:fldChar>
      </w:r>
      <w:r w:rsidR="00EF5DF9">
        <w:instrText xml:space="preserve"> ADDIN EN.CITE.DATA </w:instrText>
      </w:r>
      <w:r w:rsidR="00EF5DF9">
        <w:fldChar w:fldCharType="end"/>
      </w:r>
      <w:r w:rsidR="00EF5DF9">
        <w:fldChar w:fldCharType="separate"/>
      </w:r>
      <w:r w:rsidR="00EF5DF9">
        <w:rPr>
          <w:noProof/>
        </w:rPr>
        <w:t>[41]</w:t>
      </w:r>
      <w:r w:rsidR="00EF5DF9">
        <w:fldChar w:fldCharType="end"/>
      </w:r>
      <w:r>
        <w:t xml:space="preserve">.  </w:t>
      </w:r>
    </w:p>
    <w:p w14:paraId="282DC79F" w14:textId="16848C2B" w:rsidR="00471B65" w:rsidRDefault="00722B56">
      <w:pPr>
        <w:rPr>
          <w:highlight w:val="white"/>
        </w:rPr>
      </w:pPr>
      <w:r>
        <w:t xml:space="preserve">Nevertheless, critical differences between human and rodent urothelium have been noted. </w:t>
      </w:r>
      <w:r>
        <w:rPr>
          <w:highlight w:val="white"/>
        </w:rPr>
        <w:t xml:space="preserve">Possibly of most significance is the observation that whilst all urothelia are mitotically quiescent, human urothelium is arrested in G0 (out of cell cycle), whereas the urothelia from rodents (both rat and mouse bladders) is arrested in G1 </w:t>
      </w:r>
      <w:r w:rsidR="00EF5DF9">
        <w:rPr>
          <w:highlight w:val="white"/>
        </w:rPr>
        <w:fldChar w:fldCharType="begin">
          <w:fldData xml:space="preserve">PEVuZE5vdGU+PENpdGU+PEF1dGhvcj5DaG9wcmE8L0F1dGhvcj48WWVhcj4yMDA4PC9ZZWFyPjxS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</w:fldData>
        </w:fldChar>
      </w:r>
      <w:r w:rsidR="00EF5DF9">
        <w:rPr>
          <w:highlight w:val="white"/>
        </w:rPr>
        <w:instrText xml:space="preserve"> ADDIN EN.CITE </w:instrText>
      </w:r>
      <w:r w:rsidR="00EF5DF9">
        <w:rPr>
          <w:highlight w:val="white"/>
        </w:rPr>
        <w:fldChar w:fldCharType="begin">
          <w:fldData xml:space="preserve">PEVuZE5vdGU+PENpdGU+PEF1dGhvcj5DaG9wcmE8L0F1dGhvcj48WWVhcj4yMDA4PC9ZZWFyPjxS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</w:fldData>
        </w:fldChar>
      </w:r>
      <w:r w:rsidR="00EF5DF9">
        <w:rPr>
          <w:highlight w:val="white"/>
        </w:rPr>
        <w:instrText xml:space="preserve"> ADDIN EN.CITE.DATA </w:instrText>
      </w:r>
      <w:r w:rsidR="00EF5DF9">
        <w:rPr>
          <w:highlight w:val="white"/>
        </w:rPr>
      </w:r>
      <w:r w:rsidR="00EF5DF9">
        <w:rPr>
          <w:highlight w:val="white"/>
        </w:rPr>
        <w:fldChar w:fldCharType="end"/>
      </w:r>
      <w:r w:rsidR="00EF5DF9">
        <w:rPr>
          <w:highlight w:val="white"/>
        </w:rPr>
      </w:r>
      <w:r w:rsidR="00EF5DF9">
        <w:rPr>
          <w:highlight w:val="white"/>
        </w:rPr>
        <w:fldChar w:fldCharType="separate"/>
      </w:r>
      <w:r w:rsidR="00EF5DF9">
        <w:rPr>
          <w:noProof/>
          <w:highlight w:val="white"/>
        </w:rPr>
        <w:t>[42]</w:t>
      </w:r>
      <w:r w:rsidR="00EF5DF9">
        <w:rPr>
          <w:highlight w:val="white"/>
        </w:rPr>
        <w:fldChar w:fldCharType="end"/>
      </w:r>
      <w:r>
        <w:rPr>
          <w:highlight w:val="white"/>
        </w:rPr>
        <w:t xml:space="preserve">. This biological difference may be reflective of differences in lifespan, which includes an absence of telomere restriction as a transformation block in rodent somatic cells </w:t>
      </w:r>
      <w:r w:rsidR="00EF5DF9">
        <w:rPr>
          <w:highlight w:val="white"/>
        </w:rPr>
        <w:fldChar w:fldCharType="begin">
          <w:fldData xml:space="preserve">PEVuZE5vdGU+PENpdGU+PEF1dGhvcj5DYWxhZG88L0F1dGhvcj48WWVhcj4yMDEzPC9ZZWFyPjxS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</w:fldData>
        </w:fldChar>
      </w:r>
      <w:r w:rsidR="00EF5DF9">
        <w:rPr>
          <w:highlight w:val="white"/>
        </w:rPr>
        <w:instrText xml:space="preserve"> ADDIN EN.CITE </w:instrText>
      </w:r>
      <w:r w:rsidR="00EF5DF9">
        <w:rPr>
          <w:highlight w:val="white"/>
        </w:rPr>
        <w:fldChar w:fldCharType="begin">
          <w:fldData xml:space="preserve">PEVuZE5vdGU+PENpdGU+PEF1dGhvcj5DYWxhZG88L0F1dGhvcj48WWVhcj4yMDEzPC9ZZWFyPjxS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</w:fldData>
        </w:fldChar>
      </w:r>
      <w:r w:rsidR="00EF5DF9">
        <w:rPr>
          <w:highlight w:val="white"/>
        </w:rPr>
        <w:instrText xml:space="preserve"> ADDIN EN.CITE.DATA </w:instrText>
      </w:r>
      <w:r w:rsidR="00EF5DF9">
        <w:rPr>
          <w:highlight w:val="white"/>
        </w:rPr>
      </w:r>
      <w:r w:rsidR="00EF5DF9">
        <w:rPr>
          <w:highlight w:val="white"/>
        </w:rPr>
        <w:fldChar w:fldCharType="end"/>
      </w:r>
      <w:r w:rsidR="00EF5DF9">
        <w:rPr>
          <w:highlight w:val="white"/>
        </w:rPr>
      </w:r>
      <w:r w:rsidR="00EF5DF9">
        <w:rPr>
          <w:highlight w:val="white"/>
        </w:rPr>
        <w:fldChar w:fldCharType="separate"/>
      </w:r>
      <w:r w:rsidR="00EF5DF9">
        <w:rPr>
          <w:noProof/>
          <w:highlight w:val="white"/>
        </w:rPr>
        <w:t>[43, 44]</w:t>
      </w:r>
      <w:r w:rsidR="00EF5DF9">
        <w:rPr>
          <w:highlight w:val="white"/>
        </w:rPr>
        <w:fldChar w:fldCharType="end"/>
      </w:r>
      <w:r>
        <w:rPr>
          <w:highlight w:val="white"/>
        </w:rPr>
        <w:t xml:space="preserve">. </w:t>
      </w:r>
    </w:p>
    <w:p w14:paraId="282DC7A0" w14:textId="0C4E7456" w:rsidR="00471B65" w:rsidRDefault="00722B56">
      <w:r>
        <w:t xml:space="preserve">The mitotically-quiescent nature of urothelium is similar to the liver, where hepatocytes are mitotically-quiescent but retain regenerative capacity in response to damage </w:t>
      </w:r>
      <w:r w:rsidR="00EF5DF9">
        <w:fldChar w:fldCharType="begin"/>
      </w:r>
      <w:r w:rsidR="00EF5DF9">
        <w:instrText xml:space="preserve"> ADDIN EN.CITE &lt;EndNote&gt;&lt;Cite&gt;&lt;Author&gt;Marceau&lt;/Author&gt;&lt;Year&gt;1990&lt;/Year&gt;&lt;RecNum&gt;34&lt;/RecNum&gt;&lt;DisplayText&gt;[45]&lt;/DisplayText&gt;&lt;record&gt;&lt;rec-number&gt;34&lt;/rec-number&gt;&lt;foreign-keys&gt;&lt;key app="EN" db-id="x5zrppps5ptxd5erdwr5sz2ttrda2v0z0vps" timestamp="1689336924"&gt;34&lt;/key&gt;&lt;/foreign-keys&gt;&lt;ref-type name="Journal Article"&gt;17&lt;/ref-type&gt;&lt;contributors&gt;&lt;authors&gt;&lt;author&gt;Marceau, N.&lt;/author&gt;&lt;/authors&gt;&lt;/contributors&gt;&lt;auth-address&gt;Centre de Recherche en cancerologie de l&amp;apos;Universite Laval, L&amp;apos;Hotel-Dieu de Quebec, Canada.&lt;/auth-address&gt;&lt;titles&gt;&lt;title&gt;Cell lineages and differentiation programs in epidermal, urothelial and hepatic tissues and their neoplasms&lt;/title&gt;&lt;secondary-title&gt;Lab Invest&lt;/secondary-title&gt;&lt;/titles&gt;&lt;periodical&gt;&lt;full-title&gt;Lab Invest&lt;/full-title&gt;&lt;/periodical&gt;&lt;pages&gt;4-20&lt;/pages&gt;&lt;volume&gt;63&lt;/volume&gt;&lt;number&gt;1&lt;/number&gt;&lt;keywords&gt;&lt;keyword&gt;Animals&lt;/keyword&gt;&lt;keyword&gt;Cell Differentiation&lt;/keyword&gt;&lt;keyword&gt;Epithelial Cells&lt;/keyword&gt;&lt;keyword&gt;Epithelium/pathology&lt;/keyword&gt;&lt;keyword&gt;Humans&lt;/keyword&gt;&lt;keyword&gt;Liver/*cytology/pathology&lt;/keyword&gt;&lt;keyword&gt;Liver Neoplasms/*pathology&lt;/keyword&gt;&lt;keyword&gt;Skin/*cytology/pathology&lt;/keyword&gt;&lt;keyword&gt;Skin Neoplasms/*pathology&lt;/keyword&gt;&lt;keyword&gt;Urinary Bladder/*cytology/pathology&lt;/keyword&gt;&lt;keyword&gt;Urinary Bladder Neoplasms/*pathology&lt;/keyword&gt;&lt;/keywords&gt;&lt;dates&gt;&lt;year&gt;1990&lt;/year&gt;&lt;pub-dates&gt;&lt;date&gt;Jul&lt;/date&gt;&lt;/pub-dates&gt;&lt;/dates&gt;&lt;isbn&gt;0023-6837 (Print)&amp;#xD;0023-6837 (Linking)&lt;/isbn&gt;&lt;accession-num&gt;2197504&lt;/accession-num&gt;&lt;urls&gt;&lt;related-urls&gt;&lt;url&gt;https://www.ncbi.nlm.nih.gov/pubmed/2197504&lt;/url&gt;&lt;/related-urls&gt;&lt;/urls&gt;&lt;/record&gt;&lt;/Cite&gt;&lt;/EndNote&gt;</w:instrText>
      </w:r>
      <w:r w:rsidR="00EF5DF9">
        <w:fldChar w:fldCharType="separate"/>
      </w:r>
      <w:r w:rsidR="00EF5DF9">
        <w:rPr>
          <w:noProof/>
        </w:rPr>
        <w:t>[45]</w:t>
      </w:r>
      <w:r w:rsidR="00EF5DF9">
        <w:fldChar w:fldCharType="end"/>
      </w:r>
      <w:r>
        <w:t xml:space="preserve">. This supports the concept of a tissue homeostasis programme where proliferation is “on-demand” and where differentiation is not necessarily the terminal (death) event associated with other epithelial tissues </w:t>
      </w:r>
      <w:r w:rsidR="00375E59">
        <w:t xml:space="preserve">that display a </w:t>
      </w:r>
      <w:r>
        <w:t xml:space="preserve">constitutive </w:t>
      </w:r>
      <w:r w:rsidR="00375E59">
        <w:t>ce</w:t>
      </w:r>
      <w:r>
        <w:t xml:space="preserve">ll cycling </w:t>
      </w:r>
      <w:r w:rsidR="00375E59">
        <w:t>and turnover programme</w:t>
      </w:r>
      <w:r>
        <w:t xml:space="preserve">.  </w:t>
      </w:r>
    </w:p>
    <w:p w14:paraId="282DC7A1" w14:textId="7EFB05DE" w:rsidR="00471B65" w:rsidRDefault="00722B56">
      <w:r>
        <w:t xml:space="preserve">This raises another question: whether an on-demand regeneration programme requires a progenitor stem cell population that gives rise to differentiated progeny through a hierarchical differentiation process.  In urothelium at least, it is possible to speculate an alternative non-hierarchical model where individual cells are plastic and locally responsive to external cues or niche. This is supported by several observations: 1) all cells (including superficial cells, see Figure 1) retain potential to proliferate in response to tissue damage </w:t>
      </w:r>
      <w:r w:rsidR="00EF5DF9">
        <w:fldChar w:fldCharType="begin"/>
      </w:r>
      <w:r w:rsidR="00EF5DF9">
        <w:instrText xml:space="preserve"> ADDIN EN.CITE &lt;EndNote&gt;&lt;Cite&gt;&lt;Author&gt;Hicks&lt;/Author&gt;&lt;Year&gt;1975&lt;/Year&gt;&lt;RecNum&gt;26&lt;/RecNum&gt;&lt;DisplayText&gt;[7]&lt;/DisplayText&gt;&lt;record&gt;&lt;rec-number&gt;26&lt;/rec-number&gt;&lt;foreign-keys&gt;&lt;key app="EN" db-id="x5zrppps5ptxd5erdwr5sz2ttrda2v0z0vps" timestamp="1689336924"&gt;26&lt;/key&gt;&lt;/foreign-keys&gt;&lt;ref-type name="Journal Article"&gt;17&lt;/ref-type&gt;&lt;contributors&gt;&lt;authors&gt;&lt;author&gt;Hicks, R. M.&lt;/author&gt;&lt;/authors&gt;&lt;/contributors&gt;&lt;titles&gt;&lt;title&gt;The mammalian urinary bladder: an accommodating organ&lt;/title&gt;&lt;secondary-title&gt;Biol Rev Camb Philos Soc&lt;/secondary-title&gt;&lt;/titles&gt;&lt;periodical&gt;&lt;full-title&gt;Biol Rev Camb Philos Soc&lt;/full-title&gt;&lt;/periodical&gt;&lt;pages&gt;215-46&lt;/pages&gt;&lt;volume&gt;50&lt;/volume&gt;&lt;number&gt;2&lt;/number&gt;&lt;keywords&gt;&lt;keyword&gt;Amphibians/anatomy &amp;amp; histology/physiology&lt;/keyword&gt;&lt;keyword&gt;Animals&lt;/keyword&gt;&lt;keyword&gt;Anura&lt;/keyword&gt;&lt;keyword&gt;Body Water/metabolism&lt;/keyword&gt;&lt;keyword&gt;Cell Membrane/ultrastructure&lt;/keyword&gt;&lt;keyword&gt;Epithelial Cells&lt;/keyword&gt;&lt;keyword&gt;Humans&lt;/keyword&gt;&lt;keyword&gt;Mammals/embryology/*physiology&lt;/keyword&gt;&lt;keyword&gt;Permeability&lt;/keyword&gt;&lt;keyword&gt;Structure-Activity Relationship&lt;/keyword&gt;&lt;keyword&gt;Turtles/anatomy &amp;amp; histology/physiology&lt;/keyword&gt;&lt;keyword&gt;Urinary Bladder/anatomy &amp;amp; histology/cytology/embryology/*physiology&lt;/keyword&gt;&lt;keyword&gt;Urination&lt;/keyword&gt;&lt;/keywords&gt;&lt;dates&gt;&lt;year&gt;1975&lt;/year&gt;&lt;pub-dates&gt;&lt;date&gt;May&lt;/date&gt;&lt;/pub-dates&gt;&lt;/dates&gt;&lt;isbn&gt;1464-7931 (Print)&amp;#xD;0006-3231 (Linking)&lt;/isbn&gt;&lt;accession-num&gt;1100129&lt;/accession-num&gt;&lt;urls&gt;&lt;related-urls&gt;&lt;url&gt;https://www.ncbi.nlm.nih.gov/pubmed/1100129&lt;/url&gt;&lt;/related-urls&gt;&lt;/urls&gt;&lt;/record&gt;&lt;/Cite&gt;&lt;/EndNote&gt;</w:instrText>
      </w:r>
      <w:r w:rsidR="00EF5DF9">
        <w:fldChar w:fldCharType="separate"/>
      </w:r>
      <w:r w:rsidR="00EF5DF9">
        <w:rPr>
          <w:noProof/>
        </w:rPr>
        <w:t>[7]</w:t>
      </w:r>
      <w:r w:rsidR="00EF5DF9">
        <w:fldChar w:fldCharType="end"/>
      </w:r>
      <w:r>
        <w:t xml:space="preserve">, 2) separated basal and suprabasal populations isolated from normal (porcine) urothelium assume a similar proliferative phenotype </w:t>
      </w:r>
      <w:sdt>
        <w:sdtPr>
          <w:tag w:val="goog_rdk_21"/>
          <w:id w:val="97002182"/>
        </w:sdtPr>
        <w:sdtContent>
          <w:r w:rsidRPr="006E3F25">
            <w:rPr>
              <w:i/>
            </w:rPr>
            <w:t>in vitro</w:t>
          </w:r>
        </w:sdtContent>
      </w:sdt>
      <w:r w:rsidR="00AF2923">
        <w:t xml:space="preserve">: </w:t>
      </w:r>
      <w:r>
        <w:t>both produc</w:t>
      </w:r>
      <w:r w:rsidR="00AF2923">
        <w:t>e</w:t>
      </w:r>
      <w:r>
        <w:t xml:space="preserve"> progeny capable of differentiatin</w:t>
      </w:r>
      <w:r w:rsidR="00AF2923">
        <w:t>g</w:t>
      </w:r>
      <w:r>
        <w:t xml:space="preserve"> into a functional barrier urothelium </w:t>
      </w:r>
      <w:r w:rsidR="00AF2923">
        <w:t xml:space="preserve">composed of </w:t>
      </w:r>
      <w:r>
        <w:t xml:space="preserve">distinct basal and superficial compartments (including “reverse” production of basal cells from the suprabasal-derived subpopulation) </w:t>
      </w:r>
      <w:r w:rsidR="00EF5DF9">
        <w:fldChar w:fldCharType="begin"/>
      </w:r>
      <w:r w:rsidR="00EF5DF9">
        <w:instrText xml:space="preserve"> ADDIN EN.CITE &lt;EndNote&gt;&lt;Cite&gt;&lt;Author&gt;Wezel&lt;/Author&gt;&lt;Year&gt;2014&lt;/Year&gt;&lt;RecNum&gt;3&lt;/RecNum&gt;&lt;DisplayText&gt;[46]&lt;/DisplayText&gt;&lt;record&gt;&lt;rec-number&gt;3&lt;/rec-number&gt;&lt;foreign-keys&gt;&lt;key app="EN" db-id="x5zrppps5ptxd5erdwr5sz2ttrda2v0z0vps" timestamp="1686666992"&gt;3&lt;/key&gt;&lt;/foreign-keys&gt;&lt;ref-type name="Journal Article"&gt;17&lt;/ref-type&gt;&lt;contributors&gt;&lt;authors&gt;&lt;author&gt;Wezel, F.&lt;/author&gt;&lt;author&gt;Pearson, J.&lt;/author&gt;&lt;author&gt;Southgate, J.&lt;/author&gt;&lt;/authors&gt;&lt;/contributors&gt;&lt;auth-address&gt;Jack Birch Unit of Molecular Carcinogenesis, Department of Biology, University of York , York, United Kingdom .&lt;/auth-address&gt;&lt;titles&gt;&lt;title&gt;Plasticity of in vitro-generated urothelial cells for functional tissue formation&lt;/title&gt;&lt;secondary-title&gt;Tissue Eng Part A&lt;/secondary-title&gt;&lt;/titles&gt;&lt;periodical&gt;&lt;full-title&gt;Tissue Eng Part A&lt;/full-title&gt;&lt;/periodical&gt;&lt;pages&gt;1358-68&lt;/pages&gt;&lt;volume&gt;20&lt;/volume&gt;&lt;number&gt;9-10&lt;/number&gt;&lt;edition&gt;20140207&lt;/edition&gt;&lt;keywords&gt;&lt;keyword&gt;Adaptation, Physiological/physiology&lt;/keyword&gt;&lt;keyword&gt;Animals&lt;/keyword&gt;&lt;keyword&gt;Batch Cell Culture Techniques/*methods&lt;/keyword&gt;&lt;keyword&gt;Cell Differentiation/physiology&lt;/keyword&gt;&lt;keyword&gt;Cell Proliferation/physiology&lt;/keyword&gt;&lt;keyword&gt;Cells, Cultured&lt;/keyword&gt;&lt;keyword&gt;Humans&lt;/keyword&gt;&lt;keyword&gt;Receptor, Nerve Growth Factor/metabolism&lt;/keyword&gt;&lt;keyword&gt;Stem Cell Niche/*physiology&lt;/keyword&gt;&lt;keyword&gt;Stem Cells/*cytology/*physiology&lt;/keyword&gt;&lt;keyword&gt;Swine&lt;/keyword&gt;&lt;keyword&gt;Tissue Engineering/*methods&lt;/keyword&gt;&lt;keyword&gt;Urothelium/*cytology/*physiology&lt;/keyword&gt;&lt;/keywords&gt;&lt;dates&gt;&lt;year&gt;2014&lt;/year&gt;&lt;pub-dates&gt;&lt;date&gt;May&lt;/date&gt;&lt;/pub-dates&gt;&lt;/dates&gt;&lt;isbn&gt;1937-3341&lt;/isbn&gt;&lt;accession-num&gt;24350594&lt;/accession-num&gt;&lt;urls&gt;&lt;/urls&gt;&lt;electronic-resource-num&gt;10.1089/ten.TEA.2013.0394&lt;/electronic-resource-num&gt;&lt;remote-database-provider&gt;NLM&lt;/remote-database-provider&gt;&lt;language&gt;eng&lt;/language&gt;&lt;/record&gt;&lt;/Cite&gt;&lt;/EndNote&gt;</w:instrText>
      </w:r>
      <w:r w:rsidR="00EF5DF9">
        <w:fldChar w:fldCharType="separate"/>
      </w:r>
      <w:r w:rsidR="00EF5DF9">
        <w:rPr>
          <w:noProof/>
        </w:rPr>
        <w:t>[46]</w:t>
      </w:r>
      <w:r w:rsidR="00EF5DF9">
        <w:fldChar w:fldCharType="end"/>
      </w:r>
      <w:r>
        <w:t xml:space="preserve"> and 3) no unequivocal stem cell has been identified or isolated from urothelium.  The question whether urothelial cells (and pre</w:t>
      </w:r>
      <w:r w:rsidR="00C60F17">
        <w:t xml:space="preserve">sumptive </w:t>
      </w:r>
      <w:r>
        <w:t xml:space="preserve">neoplastic cells) are hierarchical or plastic is important when it comes to understanding the cellular targets of carcinogenesis from exposure to urinary carcinogens and in deciding whether </w:t>
      </w:r>
      <w:r w:rsidR="00375E59">
        <w:t xml:space="preserve">particular </w:t>
      </w:r>
      <w:r>
        <w:t>cancer (“stem”) cells should be targeted therapeutically.</w:t>
      </w:r>
    </w:p>
    <w:p w14:paraId="282DC7A2" w14:textId="77E06ACF" w:rsidR="00471B65" w:rsidRDefault="00722B56">
      <w:pPr>
        <w:rPr>
          <w:b/>
        </w:rPr>
      </w:pPr>
      <w:r>
        <w:rPr>
          <w:b/>
        </w:rPr>
        <w:t>3.3</w:t>
      </w:r>
      <w:r w:rsidR="009B4E76">
        <w:rPr>
          <w:b/>
        </w:rPr>
        <w:tab/>
      </w:r>
      <w:r>
        <w:rPr>
          <w:b/>
        </w:rPr>
        <w:t>Role in innate defence</w:t>
      </w:r>
    </w:p>
    <w:p w14:paraId="282DC7A3" w14:textId="77777777" w:rsidR="00471B65" w:rsidRDefault="00722B56">
      <w:r>
        <w:t xml:space="preserve">Urothelium plays an important role in innate defence, producing antimicrobial peptides in response to specific pathogen-associated molecular patterns (PAMPS) to self-limit urinary tract infections. By protecting against urine reflux and ascending infections, the urinary bladder serves an essential role in preserving kidney function by protecting the delicate and non-regenerative renal tubule structures from damage. </w:t>
      </w:r>
    </w:p>
    <w:p w14:paraId="282DC7A4" w14:textId="67FC1886" w:rsidR="00471B65" w:rsidRDefault="00722B56">
      <w:r>
        <w:t xml:space="preserve">Failure of barrier repair resulting in the ingress of urine into underlying tissues results in urinary symptoms of cystitis (bladder inflammation) typified by urinary urgency, pain and nocturia. Such </w:t>
      </w:r>
      <w:r>
        <w:lastRenderedPageBreak/>
        <w:t xml:space="preserve">symptoms are commonly associated with bacterial cystitis caused by uropathogenic </w:t>
      </w:r>
      <w:r>
        <w:rPr>
          <w:i/>
        </w:rPr>
        <w:t>E.coli</w:t>
      </w:r>
      <w:r>
        <w:t xml:space="preserve">, but also typical of chronic non-resolving conditions known collectively as bladder pain syndrome. This highlights the evolutionary drive on urothelium to be regenerative and to limit inflammation; it is noteworthy that human urothelium has few resident immunocytes in its normal state (see </w:t>
      </w:r>
      <w:sdt>
        <w:sdtPr>
          <w:tag w:val="goog_rdk_25"/>
          <w:id w:val="1457914871"/>
        </w:sdtPr>
        <w:sdtContent>
          <w:r>
            <w:t>F</w:t>
          </w:r>
        </w:sdtContent>
      </w:sdt>
      <w:r>
        <w:t xml:space="preserve">igure 1). </w:t>
      </w:r>
    </w:p>
    <w:p w14:paraId="282DC7A5" w14:textId="249F08B0" w:rsidR="00471B65" w:rsidRDefault="00722B56">
      <w:r>
        <w:t xml:space="preserve">The mechanics of the normal urinary tract are such that there is a powerful unidirectional expulsion of urine, preventing most bacteria and other pathogens from entering or colonising the urinary tract. Symptomatic urinary tract infections are caused by uropathogenic </w:t>
      </w:r>
      <w:r>
        <w:rPr>
          <w:i/>
        </w:rPr>
        <w:t>E.coli</w:t>
      </w:r>
      <w:r>
        <w:t xml:space="preserve"> which have pili and are flagellated, enabling them to adhere to the urothelium and move in a retrograde direction to flow. Human urothelium expresses toll-like receptor 5 (TLR5) which, when activated by flagellin, leads via canonical NFκB signalling to the secretion of antimicrobial proteins, including β defensin 2, resulting in direct killing of bacteria and making </w:t>
      </w:r>
      <w:sdt>
        <w:sdtPr>
          <w:tag w:val="goog_rdk_27"/>
          <w:id w:val="-1576578251"/>
        </w:sdtPr>
        <w:sdtContent>
          <w:r>
            <w:t>urinary tract infection (</w:t>
          </w:r>
        </w:sdtContent>
      </w:sdt>
      <w:r>
        <w:t>UTI</w:t>
      </w:r>
      <w:sdt>
        <w:sdtPr>
          <w:tag w:val="goog_rdk_28"/>
          <w:id w:val="1630975943"/>
        </w:sdtPr>
        <w:sdtContent>
          <w:r>
            <w:t>)</w:t>
          </w:r>
        </w:sdtContent>
      </w:sdt>
      <w:r>
        <w:t xml:space="preserve"> self-limiting in most individuals </w:t>
      </w:r>
      <w:r w:rsidR="00EF5DF9">
        <w:fldChar w:fldCharType="begin">
          <w:fldData xml:space="preserve">PEVuZE5vdGU+PENpdGU+PEF1dGhvcj5TbWl0aDwvQXV0aG9yPjxZZWFyPjIwMTE8L1llYXI+PFJl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=
</w:fldData>
        </w:fldChar>
      </w:r>
      <w:r w:rsidR="00EF5DF9">
        <w:instrText xml:space="preserve"> ADDIN EN.CITE </w:instrText>
      </w:r>
      <w:r w:rsidR="00EF5DF9">
        <w:fldChar w:fldCharType="begin">
          <w:fldData xml:space="preserve">PEVuZE5vdGU+PENpdGU+PEF1dGhvcj5TbWl0aDwvQXV0aG9yPjxZZWFyPjIwMTE8L1llYXI+PFJl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=
</w:fldData>
        </w:fldChar>
      </w:r>
      <w:r w:rsidR="00EF5DF9">
        <w:instrText xml:space="preserve"> ADDIN EN.CITE.DATA </w:instrText>
      </w:r>
      <w:r w:rsidR="00EF5DF9">
        <w:fldChar w:fldCharType="end"/>
      </w:r>
      <w:r w:rsidR="00EF5DF9">
        <w:fldChar w:fldCharType="separate"/>
      </w:r>
      <w:r w:rsidR="00EF5DF9">
        <w:rPr>
          <w:noProof/>
        </w:rPr>
        <w:t>[32, 47]</w:t>
      </w:r>
      <w:r w:rsidR="00EF5DF9">
        <w:fldChar w:fldCharType="end"/>
      </w:r>
      <w:r>
        <w:t xml:space="preserve">. </w:t>
      </w:r>
    </w:p>
    <w:p w14:paraId="282DC7A6" w14:textId="0A40BFDA" w:rsidR="00471B65" w:rsidRDefault="00722B56">
      <w:r>
        <w:t>The signalling involved in excluding or recruiting immunocytes into the urothelium is poorly understood, but is important for understanding how the urothelium interacts with the innate and adaptive immune systems for functions such as tumour surveillance. The latter is particularly relevant given the potential for immunotherapies to overcome host anergy to tumours. A recent analysis of the immune landscape of normal urothelium revealed it to express immune inhibitory factors, such as</w:t>
      </w:r>
      <w:sdt>
        <w:sdtPr>
          <w:tag w:val="goog_rdk_29"/>
          <w:id w:val="1853380898"/>
        </w:sdtPr>
        <w:sdtContent>
          <w:r>
            <w:t xml:space="preserve"> </w:t>
          </w:r>
          <w:sdt>
            <w:sdtPr>
              <w:tag w:val="goog_rdk_30"/>
              <w:id w:val="-1080757392"/>
            </w:sdtPr>
            <w:sdtContent>
              <w:r w:rsidRPr="0012396E">
                <w:rPr>
                  <w:color w:val="000000"/>
                  <w:sz w:val="21"/>
                  <w:szCs w:val="21"/>
                </w:rPr>
                <w:t>V-domain immunoglobulin suppressor of T-cell activation</w:t>
              </w:r>
            </w:sdtContent>
          </w:sdt>
          <w:r>
            <w:rPr>
              <w:color w:val="000000"/>
              <w:sz w:val="21"/>
              <w:szCs w:val="21"/>
            </w:rPr>
            <w:t xml:space="preserve"> (</w:t>
          </w:r>
        </w:sdtContent>
      </w:sdt>
      <w:sdt>
        <w:sdtPr>
          <w:tag w:val="goog_rdk_31"/>
          <w:id w:val="-757133960"/>
        </w:sdtPr>
        <w:sdtContent>
          <w:r w:rsidRPr="0012396E">
            <w:rPr>
              <w:sz w:val="18"/>
              <w:szCs w:val="18"/>
            </w:rPr>
            <w:t xml:space="preserve"> </w:t>
          </w:r>
        </w:sdtContent>
      </w:sdt>
      <w:r>
        <w:t>VISTA</w:t>
      </w:r>
      <w:sdt>
        <w:sdtPr>
          <w:tag w:val="goog_rdk_32"/>
          <w:id w:val="-310557966"/>
        </w:sdtPr>
        <w:sdtContent>
          <w:r>
            <w:t>)</w:t>
          </w:r>
        </w:sdtContent>
      </w:sdt>
      <w:r>
        <w:t xml:space="preserve"> which will tend to suppress inflammation. By contrast, various exogenous stimulators including IFNγ are able to induce urothelial expression of chemokine genes critical to the recruitment of </w:t>
      </w:r>
      <w:sdt>
        <w:sdtPr>
          <w:tag w:val="goog_rdk_33"/>
          <w:id w:val="-2123288845"/>
        </w:sdtPr>
        <w:sdtContent>
          <w:r>
            <w:t>natural killer (NK) cells</w:t>
          </w:r>
        </w:sdtContent>
      </w:sdt>
      <w:r>
        <w:t xml:space="preserve"> and other immunocytes </w:t>
      </w:r>
      <w:r w:rsidR="00E07B59">
        <w:t xml:space="preserve">into the urothelium </w:t>
      </w:r>
      <w:r w:rsidR="00EF5DF9">
        <w:fldChar w:fldCharType="begin"/>
      </w:r>
      <w:r w:rsidR="00EF5DF9">
        <w:instrText xml:space="preserve"> ADDIN EN.CITE &lt;EndNote&gt;&lt;Cite&gt;&lt;Author&gt;Baker&lt;/Author&gt;&lt;Year&gt;2022&lt;/Year&gt;&lt;RecNum&gt;65&lt;/RecNum&gt;&lt;DisplayText&gt;[48]&lt;/DisplayText&gt;&lt;record&gt;&lt;rec-number&gt;65&lt;/rec-number&gt;&lt;foreign-keys&gt;&lt;key app="EN" db-id="x5zrppps5ptxd5erdwr5sz2ttrda2v0z0vps" timestamp="1689338792"&gt;65&lt;/key&gt;&lt;/foreign-keys&gt;&lt;ref-type name="Journal Article"&gt;17&lt;/ref-type&gt;&lt;contributors&gt;&lt;authors&gt;&lt;author&gt;Baker, S. C.&lt;/author&gt;&lt;author&gt;Mason, A. S.&lt;/author&gt;&lt;author&gt;Slip, R. G.&lt;/author&gt;&lt;author&gt;Eriksson, P.&lt;/author&gt;&lt;author&gt;Sjödahl, G.&lt;/author&gt;&lt;author&gt;Trejdosiewicz, L. K.&lt;/author&gt;&lt;author&gt;Southgate, J.&lt;/author&gt;&lt;/authors&gt;&lt;/contributors&gt;&lt;auth-address&gt;Jack Birch Unit of Molecular Carcinogenesis, Department of Biology and York Biomedical Research Institute, University of York, Heslington, York YO10 5DD, UK.&amp;#xD;Division of Oncology, Department of Clinical Sciences Lund, Lund University, 22184 Lund, Sweden.&amp;#xD;Department of Translational Medicine, Lund University, 20502 Malmö, Sweden.&lt;/auth-address&gt;&lt;titles&gt;&lt;title&gt;The Urothelial Transcriptomic Response to Interferon Gamma: Implications for Bladder Cancer Prognosis and Immunotherapy&lt;/title&gt;&lt;secondary-title&gt;Cancers (Basel)&lt;/secondary-title&gt;&lt;/titles&gt;&lt;periodical&gt;&lt;full-title&gt;Cancers (Basel)&lt;/full-title&gt;&lt;/periodical&gt;&lt;volume&gt;14&lt;/volume&gt;&lt;number&gt;21&lt;/number&gt;&lt;edition&gt;20221027&lt;/edition&gt;&lt;keywords&gt;&lt;keyword&gt;Bcg&lt;/keyword&gt;&lt;keyword&gt;Pd-l1&lt;/keyword&gt;&lt;keyword&gt;Vista&lt;/keyword&gt;&lt;keyword&gt;bladder cancer&lt;/keyword&gt;&lt;keyword&gt;immune checkpoint&lt;/keyword&gt;&lt;keyword&gt;immunotherapy&lt;/keyword&gt;&lt;keyword&gt;interferon gamma&lt;/keyword&gt;&lt;keyword&gt;urothelium&lt;/keyword&gt;&lt;/keywords&gt;&lt;dates&gt;&lt;year&gt;2022&lt;/year&gt;&lt;pub-dates&gt;&lt;date&gt;Oct 27&lt;/date&gt;&lt;/pub-dates&gt;&lt;/dates&gt;&lt;isbn&gt;2072-6694 (Print)&amp;#xD;2072-6694&lt;/isbn&gt;&lt;accession-num&gt;36358715&lt;/accession-num&gt;&lt;urls&gt;&lt;/urls&gt;&lt;custom1&gt;The authors declare no conflict of interest.&lt;/custom1&gt;&lt;custom2&gt;PMC9654607&lt;/custom2&gt;&lt;electronic-resource-num&gt;10.3390/cancers14215295&lt;/electronic-resource-num&gt;&lt;remote-database-provider&gt;NLM&lt;/remote-database-provider&gt;&lt;language&gt;eng&lt;/language&gt;&lt;/record&gt;&lt;/Cite&gt;&lt;/EndNote&gt;</w:instrText>
      </w:r>
      <w:r w:rsidR="00EF5DF9">
        <w:fldChar w:fldCharType="separate"/>
      </w:r>
      <w:r w:rsidR="00EF5DF9">
        <w:rPr>
          <w:noProof/>
        </w:rPr>
        <w:t>[48]</w:t>
      </w:r>
      <w:r w:rsidR="00EF5DF9">
        <w:fldChar w:fldCharType="end"/>
      </w:r>
      <w:r>
        <w:t xml:space="preserve">. These </w:t>
      </w:r>
      <w:r w:rsidR="00E07B59">
        <w:t xml:space="preserve">observations </w:t>
      </w:r>
      <w:r w:rsidR="00BE6B31">
        <w:t xml:space="preserve">from studying normal human urothelium bring </w:t>
      </w:r>
      <w:r w:rsidR="00293291">
        <w:t xml:space="preserve">an additional perspective </w:t>
      </w:r>
      <w:r w:rsidR="00BE6B31">
        <w:t xml:space="preserve">for the </w:t>
      </w:r>
      <w:r w:rsidR="00293291">
        <w:t>design</w:t>
      </w:r>
      <w:r w:rsidR="00BE6B31">
        <w:t xml:space="preserve"> of </w:t>
      </w:r>
      <w:r w:rsidR="0064305A">
        <w:t xml:space="preserve">immunotherapeutic strategies, </w:t>
      </w:r>
      <w:r w:rsidR="00BE6B31">
        <w:t xml:space="preserve">as </w:t>
      </w:r>
      <w:r w:rsidR="0012396E">
        <w:t xml:space="preserve">it may be predicted that </w:t>
      </w:r>
      <w:r w:rsidR="00BE6B31">
        <w:t xml:space="preserve">the combination </w:t>
      </w:r>
      <w:r w:rsidR="0064305A">
        <w:t xml:space="preserve">targeting of VISTA and PD-L1 </w:t>
      </w:r>
      <w:r w:rsidR="00BE6B31">
        <w:t xml:space="preserve">could </w:t>
      </w:r>
      <w:r w:rsidR="0064305A">
        <w:t>enhance efficacy</w:t>
      </w:r>
      <w:r w:rsidR="00BE6B31">
        <w:t xml:space="preserve"> against urothelial cancers</w:t>
      </w:r>
      <w:r w:rsidR="0064305A">
        <w:t xml:space="preserve">. </w:t>
      </w:r>
    </w:p>
    <w:p w14:paraId="282DC7A7" w14:textId="77777777" w:rsidR="00471B65" w:rsidRDefault="00471B65"/>
    <w:p w14:paraId="282DC7A8" w14:textId="64D9B95D" w:rsidR="00471B65" w:rsidRDefault="00722B56">
      <w:pPr>
        <w:rPr>
          <w:b/>
        </w:rPr>
      </w:pPr>
      <w:r>
        <w:rPr>
          <w:b/>
        </w:rPr>
        <w:t>4</w:t>
      </w:r>
      <w:r w:rsidR="009B4E76">
        <w:rPr>
          <w:b/>
        </w:rPr>
        <w:tab/>
      </w:r>
      <w:r>
        <w:rPr>
          <w:b/>
        </w:rPr>
        <w:t xml:space="preserve">UROTHELIAL DIFFERENTIATION: TRANSITIONAL </w:t>
      </w:r>
      <w:r w:rsidRPr="00BE6B31">
        <w:rPr>
          <w:b/>
          <w:i/>
        </w:rPr>
        <w:t>VERSUS</w:t>
      </w:r>
      <w:r>
        <w:rPr>
          <w:b/>
        </w:rPr>
        <w:t xml:space="preserve"> SQUAMOUS STATES </w:t>
      </w:r>
    </w:p>
    <w:p w14:paraId="282DC7A9" w14:textId="66BA24C5" w:rsidR="00471B65" w:rsidRDefault="00722B56">
      <w:pPr>
        <w:rPr>
          <w:b/>
        </w:rPr>
      </w:pPr>
      <w:r>
        <w:rPr>
          <w:b/>
        </w:rPr>
        <w:t>4.1</w:t>
      </w:r>
      <w:r w:rsidR="009B4E76">
        <w:rPr>
          <w:b/>
        </w:rPr>
        <w:tab/>
      </w:r>
      <w:r>
        <w:rPr>
          <w:b/>
        </w:rPr>
        <w:t xml:space="preserve">Cytokeratins – markers of differentiation </w:t>
      </w:r>
    </w:p>
    <w:p w14:paraId="282DC7AA" w14:textId="7B62367E" w:rsidR="00471B65" w:rsidRDefault="00722B56">
      <w:r>
        <w:t xml:space="preserve">The 10 nm intermediate filament proteins of epithelial cells, the cytokeratins (CKs), provide useful markers as they show epithelial tissue-associated and differentiation stage-related expression patterns </w:t>
      </w:r>
      <w:r w:rsidR="00EF5DF9">
        <w:fldChar w:fldCharType="begin"/>
      </w:r>
      <w:r w:rsidR="00EF5DF9">
        <w:instrText xml:space="preserve"> ADDIN EN.CITE &lt;EndNote&gt;&lt;Cite&gt;&lt;Author&gt;Moll&lt;/Author&gt;&lt;Year&gt;1982&lt;/Year&gt;&lt;RecNum&gt;126&lt;/RecNum&gt;&lt;DisplayText&gt;[49]&lt;/DisplayText&gt;&lt;record&gt;&lt;rec-number&gt;126&lt;/rec-number&gt;&lt;foreign-keys&gt;&lt;key app="EN" db-id="x5zrppps5ptxd5erdwr5sz2ttrda2v0z0vps" timestamp="1692284718"&gt;126&lt;/key&gt;&lt;/foreign-keys&gt;&lt;ref-type name="Journal Article"&gt;17&lt;/ref-type&gt;&lt;contributors&gt;&lt;authors&gt;&lt;author&gt;Moll, R.&lt;/author&gt;&lt;author&gt;Franke, W. W.&lt;/author&gt;&lt;author&gt;Schiller, D. L.&lt;/author&gt;&lt;author&gt;Geiger, B.&lt;/author&gt;&lt;author&gt;Krepler, R.&lt;/author&gt;&lt;/authors&gt;&lt;/contributors&gt;&lt;titles&gt;&lt;title&gt;The catalog of human cytokeratins: patterns of expression in normal epithelia, tumors and cultured cells&lt;/title&gt;&lt;secondary-title&gt;Cell&lt;/secondary-title&gt;&lt;/titles&gt;&lt;periodical&gt;&lt;full-title&gt;Cell&lt;/full-title&gt;&lt;/periodical&gt;&lt;pages&gt;11-24&lt;/pages&gt;&lt;volume&gt;31&lt;/volume&gt;&lt;number&gt;1&lt;/number&gt;&lt;keywords&gt;&lt;keyword&gt;Adenocarcinoma/physiopathology&lt;/keyword&gt;&lt;keyword&gt;Carcinoma, Basal Cell/physiopathology&lt;/keyword&gt;&lt;keyword&gt;Carcinoma, Squamous Cell/physiopathology&lt;/keyword&gt;&lt;keyword&gt;Cell Differentiation&lt;/keyword&gt;&lt;keyword&gt;Cells, Cultured&lt;/keyword&gt;&lt;keyword&gt;Digestive System Neoplasms/physiopathology&lt;/keyword&gt;&lt;keyword&gt;Epithelium/*metabolism&lt;/keyword&gt;&lt;keyword&gt;Female&lt;/keyword&gt;&lt;keyword&gt;Histocytochemistry&lt;/keyword&gt;&lt;keyword&gt;Humans&lt;/keyword&gt;&lt;keyword&gt;Keratins/*genetics/isolation &amp;amp; purification&lt;/keyword&gt;&lt;keyword&gt;Molecular Weight&lt;/keyword&gt;&lt;keyword&gt;Neoplasms/*physiopathology&lt;/keyword&gt;&lt;/keywords&gt;&lt;dates&gt;&lt;year&gt;1982&lt;/year&gt;&lt;pub-dates&gt;&lt;date&gt;Nov&lt;/date&gt;&lt;/pub-dates&gt;&lt;/dates&gt;&lt;isbn&gt;0092-8674 (Print)&amp;#xD;0092-8674&lt;/isbn&gt;&lt;accession-num&gt;6186379&lt;/accession-num&gt;&lt;urls&gt;&lt;/urls&gt;&lt;electronic-resource-num&gt;10.1016/0092-8674(82)90400-7&lt;/electronic-resource-num&gt;&lt;remote-database-provider&gt;NLM&lt;/remote-database-provider&gt;&lt;language&gt;eng&lt;/language&gt;&lt;/record&gt;&lt;/Cite&gt;&lt;/EndNote&gt;</w:instrText>
      </w:r>
      <w:r w:rsidR="00EF5DF9">
        <w:fldChar w:fldCharType="separate"/>
      </w:r>
      <w:r w:rsidR="00EF5DF9">
        <w:rPr>
          <w:noProof/>
        </w:rPr>
        <w:t>[49]</w:t>
      </w:r>
      <w:r w:rsidR="00EF5DF9">
        <w:fldChar w:fldCharType="end"/>
      </w:r>
      <w:r>
        <w:t xml:space="preserve">. Cytokeratins are obligate heteropolymers formed from pairing of type I (small, acidic) and type II (large, basic) polypeptides, with frequent coexpression and colocalisation of particular isotype pairs in tissues (Figure 2). </w:t>
      </w:r>
    </w:p>
    <w:p w14:paraId="282DC7AB" w14:textId="69A3E021" w:rsidR="00471B65" w:rsidRDefault="00FD6A3B">
      <w:r w:rsidRPr="00FD6A3B">
        <w:rPr>
          <w:i/>
          <w:noProof/>
          <w:u w:val="single"/>
          <w:lang w:val="en-GB"/>
        </w:rPr>
        <w:lastRenderedPageBreak/>
        <w:drawing>
          <wp:anchor distT="0" distB="0" distL="114300" distR="114300" simplePos="0" relativeHeight="251659264" behindDoc="0" locked="0" layoutInCell="1" allowOverlap="1" wp14:anchorId="06EB655F" wp14:editId="65746EC9">
            <wp:simplePos x="0" y="0"/>
            <wp:positionH relativeFrom="column">
              <wp:posOffset>0</wp:posOffset>
            </wp:positionH>
            <wp:positionV relativeFrom="paragraph">
              <wp:posOffset>287020</wp:posOffset>
            </wp:positionV>
            <wp:extent cx="4389120" cy="25952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389120" cy="2595245"/>
                    </a:xfrm>
                    <a:prstGeom prst="rect">
                      <a:avLst/>
                    </a:prstGeom>
                  </pic:spPr>
                </pic:pic>
              </a:graphicData>
            </a:graphic>
            <wp14:sizeRelH relativeFrom="margin">
              <wp14:pctWidth>0</wp14:pctWidth>
            </wp14:sizeRelH>
            <wp14:sizeRelV relativeFrom="margin">
              <wp14:pctHeight>0</wp14:pctHeight>
            </wp14:sizeRelV>
          </wp:anchor>
        </w:drawing>
      </w:r>
    </w:p>
    <w:p w14:paraId="22642258" w14:textId="580597F8" w:rsidR="00FD6A3B" w:rsidRDefault="00FD6A3B">
      <w:pPr>
        <w:rPr>
          <w:i/>
          <w:u w:val="single"/>
        </w:rPr>
      </w:pPr>
    </w:p>
    <w:p w14:paraId="282DC7AC" w14:textId="0045B1EF" w:rsidR="00471B65" w:rsidRDefault="00722B56">
      <w:pPr>
        <w:rPr>
          <w:i/>
        </w:rPr>
      </w:pPr>
      <w:r>
        <w:rPr>
          <w:i/>
          <w:u w:val="single"/>
        </w:rPr>
        <w:t>Figure 2.</w:t>
      </w:r>
      <w:r>
        <w:rPr>
          <w:i/>
        </w:rPr>
        <w:t xml:space="preserve"> Cytokeratin expression in human urothelium. CK7 and CK19 are present throughout the urothelium, CK5 and CK17 are found in basal and lower intermediate cell zones and CK20 is restricted to superficial cell</w:t>
      </w:r>
      <w:r w:rsidR="00222A6E">
        <w:rPr>
          <w:i/>
        </w:rPr>
        <w:t xml:space="preserve">s </w:t>
      </w:r>
      <w:r w:rsidR="00EF5DF9">
        <w:rPr>
          <w:i/>
        </w:rPr>
        <w:fldChar w:fldCharType="begin">
          <w:fldData xml:space="preserve">PEVuZE5vdGU+PENpdGU+PEF1dGhvcj5Tb3V0aGdhdGU8L0F1dGhvcj48WWVhcj4xOTk5PC9ZZWFy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</w:fldData>
        </w:fldChar>
      </w:r>
      <w:r w:rsidR="00EF5DF9">
        <w:rPr>
          <w:i/>
        </w:rPr>
        <w:instrText xml:space="preserve"> ADDIN EN.CITE </w:instrText>
      </w:r>
      <w:r w:rsidR="00EF5DF9">
        <w:rPr>
          <w:i/>
        </w:rPr>
        <w:fldChar w:fldCharType="begin">
          <w:fldData xml:space="preserve">PEVuZE5vdGU+PENpdGU+PEF1dGhvcj5Tb3V0aGdhdGU8L0F1dGhvcj48WWVhcj4xOTk5PC9ZZWFy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</w:fldData>
        </w:fldChar>
      </w:r>
      <w:r w:rsidR="00EF5DF9">
        <w:rPr>
          <w:i/>
        </w:rPr>
        <w:instrText xml:space="preserve"> ADDIN EN.CITE.DATA </w:instrText>
      </w:r>
      <w:r w:rsidR="00EF5DF9">
        <w:rPr>
          <w:i/>
        </w:rPr>
      </w:r>
      <w:r w:rsidR="00EF5DF9">
        <w:rPr>
          <w:i/>
        </w:rPr>
        <w:fldChar w:fldCharType="end"/>
      </w:r>
      <w:r w:rsidR="00EF5DF9">
        <w:rPr>
          <w:i/>
        </w:rPr>
      </w:r>
      <w:r w:rsidR="00EF5DF9">
        <w:rPr>
          <w:i/>
        </w:rPr>
        <w:fldChar w:fldCharType="separate"/>
      </w:r>
      <w:r w:rsidR="00EF5DF9">
        <w:rPr>
          <w:i/>
          <w:noProof/>
        </w:rPr>
        <w:t>[50, 51]</w:t>
      </w:r>
      <w:r w:rsidR="00EF5DF9">
        <w:rPr>
          <w:i/>
        </w:rPr>
        <w:fldChar w:fldCharType="end"/>
      </w:r>
      <w:r>
        <w:rPr>
          <w:i/>
        </w:rPr>
        <w:t xml:space="preserve">. CK13 is normally detected throughout but with specific exclusion from the superficial cell layer, which contrasts distinctly, but subtly from non-cornified stratified squamous epithelia where CK13 is present in all but the basal cell layer. CK14 is absent </w:t>
      </w:r>
      <w:r w:rsidR="00A54B26">
        <w:rPr>
          <w:i/>
        </w:rPr>
        <w:t xml:space="preserve">from </w:t>
      </w:r>
      <w:r>
        <w:rPr>
          <w:i/>
        </w:rPr>
        <w:t xml:space="preserve">normal human urothelium </w:t>
      </w:r>
      <w:r w:rsidR="00A54B26">
        <w:rPr>
          <w:i/>
        </w:rPr>
        <w:t>(T = Tra</w:t>
      </w:r>
      <w:r w:rsidR="00222A6E">
        <w:rPr>
          <w:i/>
        </w:rPr>
        <w:t>n</w:t>
      </w:r>
      <w:r w:rsidR="00A54B26">
        <w:rPr>
          <w:i/>
        </w:rPr>
        <w:t xml:space="preserve">sitional) but </w:t>
      </w:r>
      <w:r>
        <w:rPr>
          <w:i/>
        </w:rPr>
        <w:t>is expressed in association with squamous metaplasia</w:t>
      </w:r>
      <w:r w:rsidR="00131109">
        <w:rPr>
          <w:i/>
        </w:rPr>
        <w:t xml:space="preserve"> (SqM)</w:t>
      </w:r>
      <w:r>
        <w:rPr>
          <w:i/>
        </w:rPr>
        <w:t>, where it can provide an early marker of squamous change</w:t>
      </w:r>
      <w:r w:rsidR="00F33352">
        <w:rPr>
          <w:i/>
        </w:rPr>
        <w:t xml:space="preserve"> </w:t>
      </w:r>
      <w:r w:rsidR="00EF5DF9">
        <w:rPr>
          <w:i/>
        </w:rPr>
        <w:fldChar w:fldCharType="begin"/>
      </w:r>
      <w:r w:rsidR="00EF5DF9">
        <w:rPr>
          <w:i/>
        </w:rPr>
        <w:instrText xml:space="preserve"> ADDIN EN.CITE &lt;EndNote&gt;&lt;Cite&gt;&lt;Author&gt;Harnden&lt;/Author&gt;&lt;Year&gt;1997&lt;/Year&gt;&lt;RecNum&gt;24&lt;/RecNum&gt;&lt;DisplayText&gt;[51]&lt;/DisplayText&gt;&lt;record&gt;&lt;rec-number&gt;24&lt;/rec-number&gt;&lt;foreign-keys&gt;&lt;key app="EN" db-id="x5zrppps5ptxd5erdwr5sz2ttrda2v0z0vps" timestamp="1689336924"&gt;24&lt;/key&gt;&lt;/foreign-keys&gt;&lt;ref-type name="Journal Article"&gt;17&lt;/ref-type&gt;&lt;contributors&gt;&lt;authors&gt;&lt;author&gt;Harnden, P.&lt;/author&gt;&lt;author&gt;Southgate, J.&lt;/author&gt;&lt;/authors&gt;&lt;/contributors&gt;&lt;auth-address&gt;General Infirmary at Leeds, UK.&lt;/auth-address&gt;&lt;titles&gt;&lt;title&gt;Cytokeratin 14 as a marker of squamous differentiation in transitional cell carcinomas&lt;/title&gt;&lt;secondary-title&gt;J Clin Pathol&lt;/secondary-title&gt;&lt;/titles&gt;&lt;periodical&gt;&lt;full-title&gt;J Clin Pathol&lt;/full-title&gt;&lt;/periodical&gt;&lt;pages&gt;1032-3&lt;/pages&gt;&lt;volume&gt;50&lt;/volume&gt;&lt;number&gt;12&lt;/number&gt;&lt;keywords&gt;&lt;keyword&gt;Biomarkers, Tumor/*analysis&lt;/keyword&gt;&lt;keyword&gt;Carcinoma, Squamous Cell/*pathology&lt;/keyword&gt;&lt;keyword&gt;Carcinoma, Transitional Cell/*pathology&lt;/keyword&gt;&lt;keyword&gt;Cell Differentiation&lt;/keyword&gt;&lt;keyword&gt;Humans&lt;/keyword&gt;&lt;keyword&gt;Immunohistochemistry&lt;/keyword&gt;&lt;keyword&gt;Keratins/*analysis&lt;/keyword&gt;&lt;keyword&gt;Kidney Neoplasms/pathology&lt;/keyword&gt;&lt;keyword&gt;Prognosis&lt;/keyword&gt;&lt;keyword&gt;Ureteral Neoplasms/pathology&lt;/keyword&gt;&lt;keyword&gt;Urinary Bladder Neoplasms/pathology&lt;/keyword&gt;&lt;keyword&gt;Urologic Neoplasms/*pathology&lt;/keyword&gt;&lt;/keywords&gt;&lt;dates&gt;&lt;year&gt;1997&lt;/year&gt;&lt;pub-dates&gt;&lt;date&gt;Dec&lt;/date&gt;&lt;/pub-dates&gt;&lt;/dates&gt;&lt;isbn&gt;0021-9746 (Print)&amp;#xD;0021-9746 (Linking)&lt;/isbn&gt;&lt;accession-num&gt;9516889&lt;/accession-num&gt;&lt;urls&gt;&lt;related-urls&gt;&lt;url&gt;https://www.ncbi.nlm.nih.gov/pubmed/9516889&lt;/url&gt;&lt;/related-urls&gt;&lt;/urls&gt;&lt;custom2&gt;PMC500388&lt;/custom2&gt;&lt;/record&gt;&lt;/Cite&gt;&lt;/EndNote&gt;</w:instrText>
      </w:r>
      <w:r w:rsidR="00EF5DF9">
        <w:rPr>
          <w:i/>
        </w:rPr>
        <w:fldChar w:fldCharType="separate"/>
      </w:r>
      <w:r w:rsidR="00EF5DF9">
        <w:rPr>
          <w:i/>
          <w:noProof/>
        </w:rPr>
        <w:t>[51]</w:t>
      </w:r>
      <w:r w:rsidR="00EF5DF9">
        <w:rPr>
          <w:i/>
        </w:rPr>
        <w:fldChar w:fldCharType="end"/>
      </w:r>
      <w:r>
        <w:rPr>
          <w:i/>
        </w:rPr>
        <w:t xml:space="preserve">. </w:t>
      </w:r>
      <w:r w:rsidR="00FD6A3B">
        <w:rPr>
          <w:i/>
        </w:rPr>
        <w:t xml:space="preserve"> Scale bar 50µm. Figure adapted from</w:t>
      </w:r>
      <w:r w:rsidR="00F33352">
        <w:rPr>
          <w:i/>
        </w:rPr>
        <w:t xml:space="preserve"> </w:t>
      </w:r>
      <w:r w:rsidR="00EF5DF9">
        <w:rPr>
          <w:i/>
        </w:rPr>
        <w:fldChar w:fldCharType="begin">
          <w:fldData xml:space="preserve">PEVuZE5vdGU+PENpdGU+PEF1dGhvcj5Cb290aDwvQXV0aG9yPjxZZWFyPjE5OTc8L1llYXI+PFJl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</w:fldData>
        </w:fldChar>
      </w:r>
      <w:r w:rsidR="00EF5DF9">
        <w:rPr>
          <w:i/>
        </w:rPr>
        <w:instrText xml:space="preserve"> ADDIN EN.CITE </w:instrText>
      </w:r>
      <w:r w:rsidR="00EF5DF9">
        <w:rPr>
          <w:i/>
        </w:rPr>
        <w:fldChar w:fldCharType="begin">
          <w:fldData xml:space="preserve">PEVuZE5vdGU+PENpdGU+PEF1dGhvcj5Cb290aDwvQXV0aG9yPjxZZWFyPjE5OTc8L1llYXI+PFJl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</w:fldData>
        </w:fldChar>
      </w:r>
      <w:r w:rsidR="00EF5DF9">
        <w:rPr>
          <w:i/>
        </w:rPr>
        <w:instrText xml:space="preserve"> ADDIN EN.CITE.DATA </w:instrText>
      </w:r>
      <w:r w:rsidR="00EF5DF9">
        <w:rPr>
          <w:i/>
        </w:rPr>
      </w:r>
      <w:r w:rsidR="00EF5DF9">
        <w:rPr>
          <w:i/>
        </w:rPr>
        <w:fldChar w:fldCharType="end"/>
      </w:r>
      <w:r w:rsidR="00EF5DF9">
        <w:rPr>
          <w:i/>
        </w:rPr>
      </w:r>
      <w:r w:rsidR="00EF5DF9">
        <w:rPr>
          <w:i/>
        </w:rPr>
        <w:fldChar w:fldCharType="separate"/>
      </w:r>
      <w:r w:rsidR="00EF5DF9">
        <w:rPr>
          <w:i/>
          <w:noProof/>
        </w:rPr>
        <w:t>[52]</w:t>
      </w:r>
      <w:r w:rsidR="00EF5DF9">
        <w:rPr>
          <w:i/>
        </w:rPr>
        <w:fldChar w:fldCharType="end"/>
      </w:r>
      <w:r w:rsidR="00222A6E">
        <w:rPr>
          <w:i/>
        </w:rPr>
        <w:t>.</w:t>
      </w:r>
    </w:p>
    <w:p w14:paraId="282DC7AD" w14:textId="702CA257" w:rsidR="00471B65" w:rsidRDefault="00722B56">
      <w:pPr>
        <w:rPr>
          <w:b/>
        </w:rPr>
      </w:pPr>
      <w:r>
        <w:rPr>
          <w:b/>
        </w:rPr>
        <w:t>4.2</w:t>
      </w:r>
      <w:r w:rsidR="009B4E76">
        <w:rPr>
          <w:b/>
        </w:rPr>
        <w:tab/>
      </w:r>
      <w:r>
        <w:rPr>
          <w:b/>
        </w:rPr>
        <w:t xml:space="preserve">Squamous changes in benign (metaplastic) and malignant states </w:t>
      </w:r>
    </w:p>
    <w:p w14:paraId="282DC7AE" w14:textId="1A088176" w:rsidR="00471B65" w:rsidRDefault="00722B56">
      <w:r>
        <w:t xml:space="preserve">Changes in CK expression and/or distribution pattern are useful histopathologically. It is particularly notable that CK14 gain is an early marker of squamous metaplasia in urothelium </w:t>
      </w:r>
      <w:r w:rsidR="00EF5DF9">
        <w:fldChar w:fldCharType="begin"/>
      </w:r>
      <w:r w:rsidR="00EF5DF9">
        <w:instrText xml:space="preserve"> ADDIN EN.CITE &lt;EndNote&gt;&lt;Cite&gt;&lt;Author&gt;Harnden&lt;/Author&gt;&lt;Year&gt;1997&lt;/Year&gt;&lt;RecNum&gt;24&lt;/RecNum&gt;&lt;DisplayText&gt;[51]&lt;/DisplayText&gt;&lt;record&gt;&lt;rec-number&gt;24&lt;/rec-number&gt;&lt;foreign-keys&gt;&lt;key app="EN" db-id="x5zrppps5ptxd5erdwr5sz2ttrda2v0z0vps" timestamp="1689336924"&gt;24&lt;/key&gt;&lt;/foreign-keys&gt;&lt;ref-type name="Journal Article"&gt;17&lt;/ref-type&gt;&lt;contributors&gt;&lt;authors&gt;&lt;author&gt;Harnden, P.&lt;/author&gt;&lt;author&gt;Southgate, J.&lt;/author&gt;&lt;/authors&gt;&lt;/contributors&gt;&lt;auth-address&gt;General Infirmary at Leeds, UK.&lt;/auth-address&gt;&lt;titles&gt;&lt;title&gt;Cytokeratin 14 as a marker of squamous differentiation in transitional cell carcinomas&lt;/title&gt;&lt;secondary-title&gt;J Clin Pathol&lt;/secondary-title&gt;&lt;/titles&gt;&lt;periodical&gt;&lt;full-title&gt;J Clin Pathol&lt;/full-title&gt;&lt;/periodical&gt;&lt;pages&gt;1032-3&lt;/pages&gt;&lt;volume&gt;50&lt;/volume&gt;&lt;number&gt;12&lt;/number&gt;&lt;keywords&gt;&lt;keyword&gt;Biomarkers, Tumor/*analysis&lt;/keyword&gt;&lt;keyword&gt;Carcinoma, Squamous Cell/*pathology&lt;/keyword&gt;&lt;keyword&gt;Carcinoma, Transitional Cell/*pathology&lt;/keyword&gt;&lt;keyword&gt;Cell Differentiation&lt;/keyword&gt;&lt;keyword&gt;Humans&lt;/keyword&gt;&lt;keyword&gt;Immunohistochemistry&lt;/keyword&gt;&lt;keyword&gt;Keratins/*analysis&lt;/keyword&gt;&lt;keyword&gt;Kidney Neoplasms/pathology&lt;/keyword&gt;&lt;keyword&gt;Prognosis&lt;/keyword&gt;&lt;keyword&gt;Ureteral Neoplasms/pathology&lt;/keyword&gt;&lt;keyword&gt;Urinary Bladder Neoplasms/pathology&lt;/keyword&gt;&lt;keyword&gt;Urologic Neoplasms/*pathology&lt;/keyword&gt;&lt;/keywords&gt;&lt;dates&gt;&lt;year&gt;1997&lt;/year&gt;&lt;pub-dates&gt;&lt;date&gt;Dec&lt;/date&gt;&lt;/pub-dates&gt;&lt;/dates&gt;&lt;isbn&gt;0021-9746 (Print)&amp;#xD;0021-9746 (Linking)&lt;/isbn&gt;&lt;accession-num&gt;9516889&lt;/accession-num&gt;&lt;urls&gt;&lt;related-urls&gt;&lt;url&gt;https://www.ncbi.nlm.nih.gov/pubmed/9516889&lt;/url&gt;&lt;/related-urls&gt;&lt;/urls&gt;&lt;custom2&gt;PMC500388&lt;/custom2&gt;&lt;/record&gt;&lt;/Cite&gt;&lt;/EndNote&gt;</w:instrText>
      </w:r>
      <w:r w:rsidR="00EF5DF9">
        <w:fldChar w:fldCharType="separate"/>
      </w:r>
      <w:r w:rsidR="00EF5DF9">
        <w:rPr>
          <w:noProof/>
        </w:rPr>
        <w:t>[51]</w:t>
      </w:r>
      <w:r w:rsidR="00EF5DF9">
        <w:fldChar w:fldCharType="end"/>
      </w:r>
      <w:r>
        <w:t xml:space="preserve">.  It has been long known that squamous differentiation of bladder urothelium is a consequence of a vitamin A-deficient diet in mice </w:t>
      </w:r>
      <w:r w:rsidR="00EF5DF9">
        <w:fldChar w:fldCharType="begin"/>
      </w:r>
      <w:r w:rsidR="00EF5DF9">
        <w:instrText xml:space="preserve"> ADDIN EN.CITE &lt;EndNote&gt;&lt;Cite&gt;&lt;Author&gt;Molloy&lt;/Author&gt;&lt;Year&gt;1988&lt;/Year&gt;&lt;RecNum&gt;137&lt;/RecNum&gt;&lt;DisplayText&gt;[53]&lt;/DisplayText&gt;&lt;record&gt;&lt;rec-number&gt;137&lt;/rec-number&gt;&lt;foreign-keys&gt;&lt;key app="EN" db-id="x5zrppps5ptxd5erdwr5sz2ttrda2v0z0vps" timestamp="1692286807"&gt;137&lt;/key&gt;&lt;/foreign-keys&gt;&lt;ref-type name="Journal Article"&gt;17&lt;/ref-type&gt;&lt;contributors&gt;&lt;authors&gt;&lt;author&gt;Molloy, C. J.&lt;/author&gt;&lt;author&gt;Laskin, J. D.&lt;/author&gt;&lt;/authors&gt;&lt;/contributors&gt;&lt;auth-address&gt;Department of Environmental and Community Medicine, University of Medicine and Dentistry of New Jersey, Robert Wood Johnson Medical School, Piscataway 08854.&lt;/auth-address&gt;&lt;titles&gt;&lt;title&gt;Effect of retinoid deficiency on keratin expression in mouse bladder&lt;/title&gt;&lt;secondary-title&gt;Exp Mol Pathol&lt;/secondary-title&gt;&lt;/titles&gt;&lt;periodical&gt;&lt;full-title&gt;Exp Mol Pathol&lt;/full-title&gt;&lt;/periodical&gt;&lt;pages&gt;128-40&lt;/pages&gt;&lt;volume&gt;49&lt;/volume&gt;&lt;number&gt;1&lt;/number&gt;&lt;keywords&gt;&lt;keyword&gt;Animals&lt;/keyword&gt;&lt;keyword&gt;Electrophoresis, Polyacrylamide Gel&lt;/keyword&gt;&lt;keyword&gt;Epithelium/pathology&lt;/keyword&gt;&lt;keyword&gt;Female&lt;/keyword&gt;&lt;keyword&gt;Immunoassay&lt;/keyword&gt;&lt;keyword&gt;Keratins/*biosynthesis&lt;/keyword&gt;&lt;keyword&gt;Male&lt;/keyword&gt;&lt;keyword&gt;Mice&lt;/keyword&gt;&lt;keyword&gt;Pregnancy&lt;/keyword&gt;&lt;keyword&gt;Protein Biosynthesis&lt;/keyword&gt;&lt;keyword&gt;Retinoids/*deficiency&lt;/keyword&gt;&lt;keyword&gt;Urinary Bladder/*metabolism/pathology&lt;/keyword&gt;&lt;keyword&gt;Urinary Tract/pathology&lt;/keyword&gt;&lt;/keywords&gt;&lt;dates&gt;&lt;year&gt;1988&lt;/year&gt;&lt;pub-dates&gt;&lt;date&gt;Aug&lt;/date&gt;&lt;/pub-dates&gt;&lt;/dates&gt;&lt;isbn&gt;0014-4800 (Print)&amp;#xD;0014-4800&lt;/isbn&gt;&lt;accession-num&gt;2456226&lt;/accession-num&gt;&lt;urls&gt;&lt;/urls&gt;&lt;electronic-resource-num&gt;10.1016/0014-4800(88)90027-5&lt;/electronic-resource-num&gt;&lt;remote-database-provider&gt;NLM&lt;/remote-database-provider&gt;&lt;language&gt;eng&lt;/language&gt;&lt;/record&gt;&lt;/Cite&gt;&lt;/EndNote&gt;</w:instrText>
      </w:r>
      <w:r w:rsidR="00EF5DF9">
        <w:fldChar w:fldCharType="separate"/>
      </w:r>
      <w:r w:rsidR="00EF5DF9">
        <w:rPr>
          <w:noProof/>
        </w:rPr>
        <w:t>[53]</w:t>
      </w:r>
      <w:r w:rsidR="00EF5DF9">
        <w:fldChar w:fldCharType="end"/>
      </w:r>
      <w:r>
        <w:t xml:space="preserve"> and with implications for human pathology </w:t>
      </w:r>
      <w:r w:rsidR="00EF5DF9">
        <w:fldChar w:fldCharType="begin"/>
      </w:r>
      <w:r w:rsidR="00EF5DF9">
        <w:instrText xml:space="preserve"> ADDIN EN.CITE &lt;EndNote&gt;&lt;Cite&gt;&lt;Author&gt;El-Aaser&lt;/Author&gt;&lt;Year&gt;1982&lt;/Year&gt;&lt;RecNum&gt;136&lt;/RecNum&gt;&lt;DisplayText&gt;[54]&lt;/DisplayText&gt;&lt;record&gt;&lt;rec-number&gt;136&lt;/rec-number&gt;&lt;foreign-keys&gt;&lt;key app="EN" db-id="x5zrppps5ptxd5erdwr5sz2ttrda2v0z0vps" timestamp="1692286794"&gt;136&lt;/key&gt;&lt;/foreign-keys&gt;&lt;ref-type name="Journal Article"&gt;17&lt;/ref-type&gt;&lt;contributors&gt;&lt;authors&gt;&lt;author&gt;El-Aaser, A. A.&lt;/author&gt;&lt;author&gt;El-Merzabani, M. M.&lt;/author&gt;&lt;author&gt;Abdel-Reheem, K. A.&lt;/author&gt;&lt;author&gt;Hamza, B. M.&lt;/author&gt;&lt;/authors&gt;&lt;/contributors&gt;&lt;titles&gt;&lt;title&gt;A study on the etiological factors of bilharzial bladder cancer in Egypt: 4. beta-carotene and vitamin A level in serum&lt;/title&gt;&lt;secondary-title&gt;Tumori&lt;/secondary-title&gt;&lt;/titles&gt;&lt;periodical&gt;&lt;full-title&gt;Tumori&lt;/full-title&gt;&lt;/periodical&gt;&lt;pages&gt;19-22&lt;/pages&gt;&lt;volume&gt;68&lt;/volume&gt;&lt;number&gt;1&lt;/number&gt;&lt;keywords&gt;&lt;keyword&gt;Carotenoids/*blood&lt;/keyword&gt;&lt;keyword&gt;Female&lt;/keyword&gt;&lt;keyword&gt;Humans&lt;/keyword&gt;&lt;keyword&gt;Male&lt;/keyword&gt;&lt;keyword&gt;Schistosomiasis/*blood&lt;/keyword&gt;&lt;keyword&gt;Urinary Bladder Neoplasms/*etiology&lt;/keyword&gt;&lt;keyword&gt;Vitamin A/*blood&lt;/keyword&gt;&lt;keyword&gt;Vitamin A Deficiency/complications&lt;/keyword&gt;&lt;/keywords&gt;&lt;dates&gt;&lt;year&gt;1982&lt;/year&gt;&lt;pub-dates&gt;&lt;date&gt;Feb 28&lt;/date&gt;&lt;/pub-dates&gt;&lt;/dates&gt;&lt;isbn&gt;0300-8916 (Print)&amp;#xD;0300-8916&lt;/isbn&gt;&lt;accession-num&gt;7071943&lt;/accession-num&gt;&lt;urls&gt;&lt;/urls&gt;&lt;electronic-resource-num&gt;10.1177/030089168206800104&lt;/electronic-resource-num&gt;&lt;remote-database-provider&gt;NLM&lt;/remote-database-provider&gt;&lt;language&gt;eng&lt;/language&gt;&lt;/record&gt;&lt;/Cite&gt;&lt;/EndNote&gt;</w:instrText>
      </w:r>
      <w:r w:rsidR="00EF5DF9">
        <w:fldChar w:fldCharType="separate"/>
      </w:r>
      <w:r w:rsidR="00EF5DF9">
        <w:rPr>
          <w:noProof/>
        </w:rPr>
        <w:t>[54]</w:t>
      </w:r>
      <w:r w:rsidR="00EF5DF9">
        <w:fldChar w:fldCharType="end"/>
      </w:r>
      <w:r>
        <w:t xml:space="preserve">.  A paradigm for this benign squamous switch is found </w:t>
      </w:r>
      <w:sdt>
        <w:sdtPr>
          <w:tag w:val="goog_rdk_40"/>
          <w:id w:val="-1258978345"/>
        </w:sdtPr>
        <w:sdtContent>
          <w:r w:rsidRPr="00222A6E">
            <w:rPr>
              <w:i/>
            </w:rPr>
            <w:t>in vitro</w:t>
          </w:r>
        </w:sdtContent>
      </w:sdt>
      <w:r>
        <w:t xml:space="preserve"> when normal human urothelial (NHU) cells cultured in serum-free medium assume a non-differentiated, CK13- CK14+ squamous phenotype that can be resolved upon supplementation of the medium with retinoids </w:t>
      </w:r>
      <w:r w:rsidR="00EF5DF9">
        <w:fldChar w:fldCharType="begin"/>
      </w:r>
      <w:r w:rsidR="00EF5DF9">
        <w:instrText xml:space="preserve"> ADDIN EN.CITE &lt;EndNote&gt;&lt;Cite&gt;&lt;Author&gt;Southgate&lt;/Author&gt;&lt;Year&gt;1994&lt;/Year&gt;&lt;RecNum&gt;48&lt;/RecNum&gt;&lt;DisplayText&gt;[55]&lt;/DisplayText&gt;&lt;record&gt;&lt;rec-number&gt;48&lt;/rec-number&gt;&lt;foreign-keys&gt;&lt;key app="EN" db-id="x5zrppps5ptxd5erdwr5sz2ttrda2v0z0vps" timestamp="1689336924"&gt;48&lt;/key&gt;&lt;/foreign-keys&gt;&lt;ref-type name="Journal Article"&gt;17&lt;/ref-type&gt;&lt;contributors&gt;&lt;authors&gt;&lt;author&gt;Southgate,J.&lt;/author&gt;&lt;author&gt;Hutton,K.A.&lt;/author&gt;&lt;author&gt;Thomas,D.F.&lt;/author&gt;&lt;author&gt;Trejdosiewicz,L.K.&lt;/author&gt;&lt;/authors&gt;&lt;/contributors&gt;&lt;titles&gt;&lt;title&gt;Normal human urothelial cells in vitro: proliferation and induction of stratification&lt;/title&gt;&lt;secondary-title&gt;Laboratory Investigation&lt;/secondary-title&gt;&lt;/titles&gt;&lt;periodical&gt;&lt;full-title&gt;Laboratory Investigation&lt;/full-title&gt;&lt;/periodical&gt;&lt;pages&gt;583-594&lt;/pages&gt;&lt;volume&gt;71&lt;/volume&gt;&lt;keywords&gt;&lt;keyword&gt;Lab1_rf&lt;/keyword&gt;&lt;keyword&gt;000&lt;/keyword&gt;&lt;keyword&gt;Published&lt;/keyword&gt;&lt;/keywords&gt;&lt;dates&gt;&lt;year&gt;1994&lt;/year&gt;&lt;/dates&gt;&lt;label&gt;178&lt;/label&gt;&lt;urls&gt;&lt;/urls&gt;&lt;/record&gt;&lt;/Cite&gt;&lt;/EndNote&gt;</w:instrText>
      </w:r>
      <w:r w:rsidR="00EF5DF9">
        <w:fldChar w:fldCharType="separate"/>
      </w:r>
      <w:r w:rsidR="00EF5DF9">
        <w:rPr>
          <w:noProof/>
        </w:rPr>
        <w:t>[55]</w:t>
      </w:r>
      <w:r w:rsidR="00EF5DF9">
        <w:fldChar w:fldCharType="end"/>
      </w:r>
      <w:r>
        <w:t xml:space="preserve">.  </w:t>
      </w:r>
    </w:p>
    <w:p w14:paraId="282DC7AF" w14:textId="44338BC5" w:rsidR="00471B65" w:rsidRDefault="00722B56">
      <w:r>
        <w:t xml:space="preserve">Cancers arise as a result of escape from the growth-suppressive tissue homeostatic or regulatory pathways that maintain normal urothelial cells in check (mitotically quiescent) within the tissue. From analysis of bladder cancer transcriptomes, two major cancer </w:t>
      </w:r>
      <w:r w:rsidR="0064305A">
        <w:t xml:space="preserve">sub-types </w:t>
      </w:r>
      <w:r>
        <w:t xml:space="preserve">have been identified </w:t>
      </w:r>
      <w:sdt>
        <w:sdtPr>
          <w:tag w:val="goog_rdk_44"/>
          <w:id w:val="1789549537"/>
        </w:sdtPr>
        <w:sdtContent>
          <w:r w:rsidR="000B7A2D">
            <w:t xml:space="preserve"> (</w:t>
          </w:r>
          <w:r>
            <w:t>see Chapters 14 and 15)</w:t>
          </w:r>
        </w:sdtContent>
      </w:sdt>
      <w:r>
        <w:t xml:space="preserve">. The transcriptome of the luminal </w:t>
      </w:r>
      <w:r w:rsidR="00E35C4B">
        <w:t xml:space="preserve">subtype </w:t>
      </w:r>
      <w:r>
        <w:t xml:space="preserve">reflects tumours that retain expression of genes associated with the differentiated transitional phenotype of normal urothelium. </w:t>
      </w:r>
      <w:sdt>
        <w:sdtPr>
          <w:tag w:val="goog_rdk_46"/>
          <w:id w:val="-2024389894"/>
        </w:sdtPr>
        <w:sdtContent/>
      </w:sdt>
      <w:r>
        <w:t>This implies a</w:t>
      </w:r>
      <w:r w:rsidR="00E35C4B">
        <w:t>n</w:t>
      </w:r>
      <w:r>
        <w:t xml:space="preserve"> “addiction” to the highly efficient </w:t>
      </w:r>
      <w:r w:rsidR="00E92C13">
        <w:t xml:space="preserve">on-demand </w:t>
      </w:r>
      <w:r>
        <w:t xml:space="preserve">regeneration programme </w:t>
      </w:r>
      <w:r w:rsidR="00E92C13">
        <w:t xml:space="preserve">used by </w:t>
      </w:r>
      <w:r>
        <w:t xml:space="preserve">normal </w:t>
      </w:r>
      <w:r w:rsidR="00E35C4B">
        <w:t xml:space="preserve">differentiated </w:t>
      </w:r>
      <w:r>
        <w:t>urothelium</w:t>
      </w:r>
      <w:r w:rsidR="00E92C13">
        <w:t xml:space="preserve"> (see Section 3.2 above)</w:t>
      </w:r>
      <w:r>
        <w:t xml:space="preserve">. By contrast, basal </w:t>
      </w:r>
      <w:r w:rsidR="00E92C13">
        <w:t xml:space="preserve">subtype </w:t>
      </w:r>
      <w:r>
        <w:t xml:space="preserve">cancers are marked by </w:t>
      </w:r>
      <w:r w:rsidR="00E92C13">
        <w:t xml:space="preserve">the </w:t>
      </w:r>
      <w:r>
        <w:t>absence of urothelial differentiation-associated gene expression</w:t>
      </w:r>
      <w:r w:rsidR="00E92C13">
        <w:t xml:space="preserve">, </w:t>
      </w:r>
      <w:r w:rsidR="00897415">
        <w:t xml:space="preserve">a </w:t>
      </w:r>
      <w:r w:rsidR="00E92C13">
        <w:t xml:space="preserve">loss of CK13 and </w:t>
      </w:r>
      <w:r>
        <w:t xml:space="preserve">a switch to </w:t>
      </w:r>
      <w:r w:rsidR="00E92C13">
        <w:t>the</w:t>
      </w:r>
      <w:r>
        <w:t xml:space="preserve"> CK14+ squamous programme. Th</w:t>
      </w:r>
      <w:r w:rsidR="00897415">
        <w:t xml:space="preserve">is indicates that </w:t>
      </w:r>
      <w:r w:rsidR="00F33352">
        <w:t>BASQ (</w:t>
      </w:r>
      <w:r w:rsidR="00F33352" w:rsidRPr="00F33352">
        <w:rPr>
          <w:i/>
        </w:rPr>
        <w:t>i.e.</w:t>
      </w:r>
      <w:r w:rsidR="00F33352">
        <w:t xml:space="preserve"> </w:t>
      </w:r>
      <w:r w:rsidR="00897415">
        <w:t>basal/squamous</w:t>
      </w:r>
      <w:r w:rsidR="00F33352">
        <w:t xml:space="preserve"> </w:t>
      </w:r>
      <w:r w:rsidR="00EF5DF9">
        <w:fldChar w:fldCharType="begin">
          <w:fldData xml:space="preserve">PEVuZE5vdGU+PENpdGU+PEF1dGhvcj5MZXJuZXI8L0F1dGhvcj48WWVhcj4yMDE2PC9ZZWFyPjxS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</w:fldData>
        </w:fldChar>
      </w:r>
      <w:r w:rsidR="00EF5DF9">
        <w:instrText xml:space="preserve"> ADDIN EN.CITE </w:instrText>
      </w:r>
      <w:r w:rsidR="00EF5DF9">
        <w:fldChar w:fldCharType="begin">
          <w:fldData xml:space="preserve">PEVuZE5vdGU+PENpdGU+PEF1dGhvcj5MZXJuZXI8L0F1dGhvcj48WWVhcj4yMDE2PC9ZZWFyPjxS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56]</w:t>
      </w:r>
      <w:r w:rsidR="00EF5DF9">
        <w:fldChar w:fldCharType="end"/>
      </w:r>
      <w:r w:rsidR="00897415">
        <w:t xml:space="preserve">) subtype </w:t>
      </w:r>
      <w:r>
        <w:t xml:space="preserve">tumours have “escaped” the constraints of urothelial differentiation and regressed to a </w:t>
      </w:r>
      <w:r w:rsidR="000B7A2D">
        <w:t xml:space="preserve">more primitive </w:t>
      </w:r>
      <w:r>
        <w:t xml:space="preserve">squamous state. </w:t>
      </w:r>
    </w:p>
    <w:p w14:paraId="282DC7B0" w14:textId="5487A393" w:rsidR="00471B65" w:rsidRDefault="00722B56">
      <w:pPr>
        <w:rPr>
          <w:highlight w:val="white"/>
        </w:rPr>
      </w:pPr>
      <w:r>
        <w:t xml:space="preserve">Of note, the </w:t>
      </w:r>
      <w:r w:rsidR="000B7A2D">
        <w:t>antibody (</w:t>
      </w:r>
      <w:r w:rsidR="006253C9">
        <w:t>anti-CK5/6 clone D5/16 B4</w:t>
      </w:r>
      <w:r w:rsidR="000B7A2D">
        <w:t xml:space="preserve">) used </w:t>
      </w:r>
      <w:r>
        <w:t xml:space="preserve">widely </w:t>
      </w:r>
      <w:r w:rsidR="005140E5">
        <w:t xml:space="preserve">as the main immunohistopathological marker for </w:t>
      </w:r>
      <w:r w:rsidR="00E35C4B">
        <w:t>di</w:t>
      </w:r>
      <w:r w:rsidR="006253C9">
        <w:t>stinguish</w:t>
      </w:r>
      <w:r w:rsidR="005140E5">
        <w:t>ing</w:t>
      </w:r>
      <w:r w:rsidR="006253C9">
        <w:t xml:space="preserve"> </w:t>
      </w:r>
      <w:r w:rsidR="005E41CF">
        <w:t>BASQ</w:t>
      </w:r>
      <w:r>
        <w:t xml:space="preserve"> </w:t>
      </w:r>
      <w:r w:rsidR="00F33352">
        <w:t xml:space="preserve">from </w:t>
      </w:r>
      <w:r>
        <w:t>lumin</w:t>
      </w:r>
      <w:r w:rsidR="00417D3C">
        <w:t xml:space="preserve">al muscle-invasive bladder cancer (MIBC) </w:t>
      </w:r>
      <w:sdt>
        <w:sdtPr>
          <w:tag w:val="goog_rdk_50"/>
          <w:id w:val="1665050319"/>
        </w:sdtPr>
        <w:sdtContent>
          <w:r>
            <w:t>sub</w:t>
          </w:r>
        </w:sdtContent>
      </w:sdt>
      <w:r>
        <w:t xml:space="preserve">types </w:t>
      </w:r>
      <w:r w:rsidR="006253C9">
        <w:t>is not</w:t>
      </w:r>
      <w:r>
        <w:t xml:space="preserve"> </w:t>
      </w:r>
      <w:r>
        <w:lastRenderedPageBreak/>
        <w:t>ideal as</w:t>
      </w:r>
      <w:r w:rsidR="000B7A2D">
        <w:t>,</w:t>
      </w:r>
      <w:r>
        <w:t xml:space="preserve"> by reacting </w:t>
      </w:r>
      <w:r w:rsidR="000B7A2D">
        <w:t>w</w:t>
      </w:r>
      <w:r>
        <w:t xml:space="preserve">ith </w:t>
      </w:r>
      <w:r w:rsidR="000B7A2D">
        <w:t xml:space="preserve">both </w:t>
      </w:r>
      <w:r>
        <w:t xml:space="preserve">CK5 and CK6, it </w:t>
      </w:r>
      <w:r w:rsidR="000B7A2D">
        <w:t xml:space="preserve">does not </w:t>
      </w:r>
      <w:r w:rsidR="00417D3C">
        <w:t xml:space="preserve">clearly </w:t>
      </w:r>
      <w:r w:rsidR="000B7A2D">
        <w:t>distinguish between CK5+</w:t>
      </w:r>
      <w:r>
        <w:t xml:space="preserve"> transitional and </w:t>
      </w:r>
      <w:r w:rsidR="000B7A2D">
        <w:t xml:space="preserve">CK6+ </w:t>
      </w:r>
      <w:r>
        <w:t>squamous e</w:t>
      </w:r>
      <w:r w:rsidR="000B7A2D">
        <w:t>pithelia</w:t>
      </w:r>
      <w:r>
        <w:t xml:space="preserve">. This confusion is further compounded by </w:t>
      </w:r>
      <w:r w:rsidR="00417D3C">
        <w:t xml:space="preserve">the </w:t>
      </w:r>
      <w:r w:rsidR="001B4908">
        <w:t>original terminology</w:t>
      </w:r>
      <w:r w:rsidR="00417D3C">
        <w:t xml:space="preserve"> of “basal” </w:t>
      </w:r>
      <w:r w:rsidR="001B4908">
        <w:t xml:space="preserve">adopted from the breast cancer </w:t>
      </w:r>
      <w:r w:rsidR="00FA5AB9">
        <w:t xml:space="preserve">field </w:t>
      </w:r>
      <w:r w:rsidR="00897415">
        <w:t>to describe the BASQ subtype</w:t>
      </w:r>
      <w:r>
        <w:t xml:space="preserve">, as it tends to (mis)imply a phenotype based on position rather than differentiation state.  To </w:t>
      </w:r>
      <w:r w:rsidR="005140E5">
        <w:t xml:space="preserve">add </w:t>
      </w:r>
      <w:r>
        <w:t>yet further confus</w:t>
      </w:r>
      <w:r w:rsidR="005140E5">
        <w:t>ion</w:t>
      </w:r>
      <w:r>
        <w:t xml:space="preserve">, whilst CK14 is not expressed by human urothelium except in association with squamous metaplasia, basally-positioned cells of normal mouse urothelium are CK14 positive. Thus a basally-located label-retaining CK5+ CK14+ population described in rodent urothelium </w:t>
      </w:r>
      <w:r w:rsidR="00EF5DF9">
        <w:fldChar w:fldCharType="begin"/>
      </w:r>
      <w:r w:rsidR="00EF5DF9">
        <w:instrText xml:space="preserve"> ADDIN EN.CITE &lt;EndNote&gt;&lt;Cite&gt;&lt;Author&gt;Kurzrock&lt;/Author&gt;&lt;Year&gt;2008&lt;/Year&gt;&lt;RecNum&gt;31&lt;/RecNum&gt;&lt;DisplayText&gt;[57]&lt;/DisplayText&gt;&lt;record&gt;&lt;rec-number&gt;31&lt;/rec-number&gt;&lt;foreign-keys&gt;&lt;key app="EN" db-id="x5zrppps5ptxd5erdwr5sz2ttrda2v0z0vps" timestamp="1689336924"&gt;31&lt;/key&gt;&lt;/foreign-keys&gt;&lt;ref-type name="Journal Article"&gt;17&lt;/ref-type&gt;&lt;contributors&gt;&lt;authors&gt;&lt;author&gt;Kurzrock, E. A.&lt;/author&gt;&lt;author&gt;Lieu, D. K.&lt;/author&gt;&lt;author&gt;Degraffenried, L. A.&lt;/author&gt;&lt;author&gt;Chan, C. W.&lt;/author&gt;&lt;author&gt;Isseroff, R. R.&lt;/author&gt;&lt;/authors&gt;&lt;/contributors&gt;&lt;auth-address&gt;Dept. of Urology, UCDMC, 4860 Y St., Suite 3500, Sacramento, CA 95817, USA. eric.kurzrock@ucdmc.ucdavis.edu&lt;/auth-address&gt;&lt;titles&gt;&lt;title&gt;Label-retaining cells of the bladder: candidate urothelial stem cells&lt;/title&gt;&lt;secondary-title&gt;Am J Physiol Renal Physiol&lt;/secondary-title&gt;&lt;/titles&gt;&lt;periodical&gt;&lt;full-title&gt;Am J Physiol Renal Physiol&lt;/full-title&gt;&lt;/periodical&gt;&lt;pages&gt;F1415-21&lt;/pages&gt;&lt;volume&gt;294&lt;/volume&gt;&lt;number&gt;6&lt;/number&gt;&lt;keywords&gt;&lt;keyword&gt;Adult Stem Cells/*cytology/*metabolism&lt;/keyword&gt;&lt;keyword&gt;Animals&lt;/keyword&gt;&lt;keyword&gt;Biomarkers/metabolism&lt;/keyword&gt;&lt;keyword&gt;Cell Division&lt;/keyword&gt;&lt;keyword&gt;Clone Cells&lt;/keyword&gt;&lt;keyword&gt;Female&lt;/keyword&gt;&lt;keyword&gt;Flow Cytometry&lt;/keyword&gt;&lt;keyword&gt;Immunohistochemistry&lt;/keyword&gt;&lt;keyword&gt;Integrin beta4/metabolism&lt;/keyword&gt;&lt;keyword&gt;Keratin-14/metabolism&lt;/keyword&gt;&lt;keyword&gt;Rats&lt;/keyword&gt;&lt;keyword&gt;Rats, Long-Evans&lt;/keyword&gt;&lt;keyword&gt;Rats, Sprague-Dawley&lt;/keyword&gt;&lt;keyword&gt;Urinary Bladder/*cytology&lt;/keyword&gt;&lt;keyword&gt;Urothelium/*cytology&lt;/keyword&gt;&lt;/keywords&gt;&lt;dates&gt;&lt;year&gt;2008&lt;/year&gt;&lt;pub-dates&gt;&lt;date&gt;Jun&lt;/date&gt;&lt;/pub-dates&gt;&lt;/dates&gt;&lt;isbn&gt;1931-857X (Print)&amp;#xD;1522-1466 (Linking)&lt;/isbn&gt;&lt;accession-num&gt;18367656&lt;/accession-num&gt;&lt;urls&gt;&lt;related-urls&gt;&lt;url&gt;https://www.ncbi.nlm.nih.gov/pubmed/18367656&lt;/url&gt;&lt;/related-urls&gt;&lt;/urls&gt;&lt;electronic-resource-num&gt;10.1152/ajprenal.00533.2007&lt;/electronic-resource-num&gt;&lt;/record&gt;&lt;/Cite&gt;&lt;/EndNote&gt;</w:instrText>
      </w:r>
      <w:r w:rsidR="00EF5DF9">
        <w:fldChar w:fldCharType="separate"/>
      </w:r>
      <w:r w:rsidR="00EF5DF9">
        <w:rPr>
          <w:noProof/>
        </w:rPr>
        <w:t>[57]</w:t>
      </w:r>
      <w:r w:rsidR="00EF5DF9">
        <w:fldChar w:fldCharType="end"/>
      </w:r>
      <w:r>
        <w:t xml:space="preserve"> has no equivalent in human urothelium.</w:t>
      </w:r>
      <w:r>
        <w:rPr>
          <w:highlight w:val="white"/>
        </w:rPr>
        <w:t xml:space="preserve"> </w:t>
      </w:r>
    </w:p>
    <w:p w14:paraId="282DC7B1" w14:textId="2C1B1E8F" w:rsidR="00471B65" w:rsidRDefault="00722B56">
      <w:pPr>
        <w:rPr>
          <w:b/>
        </w:rPr>
      </w:pPr>
      <w:r>
        <w:rPr>
          <w:b/>
        </w:rPr>
        <w:t>4.3</w:t>
      </w:r>
      <w:r w:rsidR="009B4E76">
        <w:rPr>
          <w:b/>
        </w:rPr>
        <w:tab/>
      </w:r>
      <w:r>
        <w:rPr>
          <w:b/>
        </w:rPr>
        <w:t xml:space="preserve">Regulators of Differentiation &amp; Development </w:t>
      </w:r>
    </w:p>
    <w:p w14:paraId="282DC7B2" w14:textId="444DF65A" w:rsidR="00471B65" w:rsidRDefault="00722B56">
      <w:r>
        <w:t xml:space="preserve">Nuclear receptor ligands have been shown to play a differentiation-inductive role, with retinoids able to switch </w:t>
      </w:r>
      <w:sdt>
        <w:sdtPr>
          <w:tag w:val="goog_rdk_53"/>
          <w:id w:val="411129303"/>
        </w:sdtPr>
        <w:sdtContent>
          <w:sdt>
            <w:sdtPr>
              <w:tag w:val="goog_rdk_54"/>
              <w:id w:val="-557317938"/>
            </w:sdtPr>
            <w:sdtContent/>
          </w:sdt>
        </w:sdtContent>
      </w:sdt>
      <w:r>
        <w:t>NHU</w:t>
      </w:r>
      <w:r w:rsidR="00FA5AB9">
        <w:t xml:space="preserve"> </w:t>
      </w:r>
      <w:r>
        <w:t xml:space="preserve">cells </w:t>
      </w:r>
      <w:sdt>
        <w:sdtPr>
          <w:tag w:val="goog_rdk_56"/>
          <w:id w:val="1652104133"/>
        </w:sdtPr>
        <w:sdtContent>
          <w:r w:rsidRPr="005E41CF">
            <w:rPr>
              <w:i/>
            </w:rPr>
            <w:t>in vitro</w:t>
          </w:r>
        </w:sdtContent>
      </w:sdt>
      <w:r>
        <w:t xml:space="preserve"> from KRT14+ squamous to KRT13+ transitional </w:t>
      </w:r>
      <w:r w:rsidR="00EF5DF9">
        <w:fldChar w:fldCharType="begin"/>
      </w:r>
      <w:r w:rsidR="00EF5DF9">
        <w:instrText xml:space="preserve"> ADDIN EN.CITE &lt;EndNote&gt;&lt;Cite&gt;&lt;Author&gt;Southgate&lt;/Author&gt;&lt;Year&gt;1994&lt;/Year&gt;&lt;RecNum&gt;48&lt;/RecNum&gt;&lt;DisplayText&gt;[55]&lt;/DisplayText&gt;&lt;record&gt;&lt;rec-number&gt;48&lt;/rec-number&gt;&lt;foreign-keys&gt;&lt;key app="EN" db-id="x5zrppps5ptxd5erdwr5sz2ttrda2v0z0vps" timestamp="1689336924"&gt;48&lt;/key&gt;&lt;/foreign-keys&gt;&lt;ref-type name="Journal Article"&gt;17&lt;/ref-type&gt;&lt;contributors&gt;&lt;authors&gt;&lt;author&gt;Southgate,J.&lt;/author&gt;&lt;author&gt;Hutton,K.A.&lt;/author&gt;&lt;author&gt;Thomas,D.F.&lt;/author&gt;&lt;author&gt;Trejdosiewicz,L.K.&lt;/author&gt;&lt;/authors&gt;&lt;/contributors&gt;&lt;titles&gt;&lt;title&gt;Normal human urothelial cells in vitro: proliferation and induction of stratification&lt;/title&gt;&lt;secondary-title&gt;Laboratory Investigation&lt;/secondary-title&gt;&lt;/titles&gt;&lt;periodical&gt;&lt;full-title&gt;Laboratory Investigation&lt;/full-title&gt;&lt;/periodical&gt;&lt;pages&gt;583-594&lt;/pages&gt;&lt;volume&gt;71&lt;/volume&gt;&lt;keywords&gt;&lt;keyword&gt;Lab1_rf&lt;/keyword&gt;&lt;keyword&gt;000&lt;/keyword&gt;&lt;keyword&gt;Published&lt;/keyword&gt;&lt;/keywords&gt;&lt;dates&gt;&lt;year&gt;1994&lt;/year&gt;&lt;/dates&gt;&lt;label&gt;178&lt;/label&gt;&lt;urls&gt;&lt;/urls&gt;&lt;/record&gt;&lt;/Cite&gt;&lt;/EndNote&gt;</w:instrText>
      </w:r>
      <w:r w:rsidR="00EF5DF9">
        <w:fldChar w:fldCharType="separate"/>
      </w:r>
      <w:r w:rsidR="00EF5DF9">
        <w:rPr>
          <w:noProof/>
        </w:rPr>
        <w:t>[55]</w:t>
      </w:r>
      <w:r w:rsidR="00EF5DF9">
        <w:fldChar w:fldCharType="end"/>
      </w:r>
      <w:r>
        <w:t xml:space="preserve">. Another key nuclear receptor is peroxisome proliferator-activated receptor gamma (PPARγ), activation of which has been shown to induce expression of genes associated with urothelial differentiation, including uroplakins, cytokeratins and claudins </w:t>
      </w:r>
      <w:r w:rsidR="00EF5DF9">
        <w:fldChar w:fldCharType="begin">
          <w:fldData xml:space="preserve">PEVuZE5vdGU+PENpdGU+PEF1dGhvcj5WYXJsZXk8L0F1dGhvcj48WWVhcj4yMDA2PC9ZZWFyPjxS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=
</w:fldData>
        </w:fldChar>
      </w:r>
      <w:r w:rsidR="00EF5DF9">
        <w:instrText xml:space="preserve"> ADDIN EN.CITE </w:instrText>
      </w:r>
      <w:r w:rsidR="00EF5DF9">
        <w:fldChar w:fldCharType="begin">
          <w:fldData xml:space="preserve">PEVuZE5vdGU+PENpdGU+PEF1dGhvcj5WYXJsZXk8L0F1dGhvcj48WWVhcj4yMDA2PC9ZZWFyPjxS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=
</w:fldData>
        </w:fldChar>
      </w:r>
      <w:r w:rsidR="00EF5DF9">
        <w:instrText xml:space="preserve"> ADDIN EN.CITE.DATA </w:instrText>
      </w:r>
      <w:r w:rsidR="00EF5DF9">
        <w:fldChar w:fldCharType="end"/>
      </w:r>
      <w:r w:rsidR="00EF5DF9">
        <w:fldChar w:fldCharType="separate"/>
      </w:r>
      <w:r w:rsidR="00EF5DF9">
        <w:rPr>
          <w:noProof/>
        </w:rPr>
        <w:t>[36, 58, 59]</w:t>
      </w:r>
      <w:r w:rsidR="00EF5DF9">
        <w:fldChar w:fldCharType="end"/>
      </w:r>
      <w:r>
        <w:t>. PPARγ-induced differentiation is mediated indirectly via a network of intermediary transcription factors including FOXA1</w:t>
      </w:r>
      <w:r w:rsidR="00EF5DF9">
        <w:fldChar w:fldCharType="begin">
          <w:fldData xml:space="preserve">PEVuZE5vdGU+PENpdGU+PEF1dGhvcj5WYXJsZXk8L0F1dGhvcj48WWVhcj4yMDA5PC9ZZWFyPjxS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==
</w:fldData>
        </w:fldChar>
      </w:r>
      <w:r w:rsidR="00EF5DF9">
        <w:instrText xml:space="preserve"> ADDIN EN.CITE </w:instrText>
      </w:r>
      <w:r w:rsidR="00EF5DF9">
        <w:fldChar w:fldCharType="begin">
          <w:fldData xml:space="preserve">PEVuZE5vdGU+PENpdGU+PEF1dGhvcj5WYXJsZXk8L0F1dGhvcj48WWVhcj4yMDA5PC9ZZWFyPjxS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==
</w:fldData>
        </w:fldChar>
      </w:r>
      <w:r w:rsidR="00EF5DF9">
        <w:instrText xml:space="preserve"> ADDIN EN.CITE.DATA </w:instrText>
      </w:r>
      <w:r w:rsidR="00EF5DF9">
        <w:fldChar w:fldCharType="end"/>
      </w:r>
      <w:r w:rsidR="00EF5DF9">
        <w:fldChar w:fldCharType="separate"/>
      </w:r>
      <w:r w:rsidR="00EF5DF9">
        <w:rPr>
          <w:noProof/>
        </w:rPr>
        <w:t>[60]</w:t>
      </w:r>
      <w:r w:rsidR="00EF5DF9">
        <w:fldChar w:fldCharType="end"/>
      </w:r>
      <w:r>
        <w:t xml:space="preserve">, ELF3 </w:t>
      </w:r>
      <w:r w:rsidR="00EF5DF9">
        <w:fldChar w:fldCharType="begin">
          <w:fldData xml:space="preserve">PEVuZE5vdGU+PENpdGU+PEF1dGhvcj5Cw7ZjazwvQXV0aG9yPjxZZWFyPjIwMTQ8L1llYXI+PFJl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=
</w:fldData>
        </w:fldChar>
      </w:r>
      <w:r w:rsidR="00EF5DF9">
        <w:instrText xml:space="preserve"> ADDIN EN.CITE </w:instrText>
      </w:r>
      <w:r w:rsidR="00EF5DF9">
        <w:fldChar w:fldCharType="begin">
          <w:fldData xml:space="preserve">PEVuZE5vdGU+PENpdGU+PEF1dGhvcj5Cw7ZjazwvQXV0aG9yPjxZZWFyPjIwMTQ8L1llYXI+PFJl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61]</w:t>
      </w:r>
      <w:r w:rsidR="00EF5DF9">
        <w:fldChar w:fldCharType="end"/>
      </w:r>
      <w:r w:rsidR="00417D3C">
        <w:t xml:space="preserve"> </w:t>
      </w:r>
      <w:r>
        <w:t xml:space="preserve">and GATA3 </w:t>
      </w:r>
      <w:r w:rsidR="00EF5DF9">
        <w:fldChar w:fldCharType="begin"/>
      </w:r>
      <w:r w:rsidR="00EF5DF9">
        <w:instrText xml:space="preserve"> ADDIN EN.CITE &lt;EndNote&gt;&lt;Cite&gt;&lt;Author&gt;Fishwick&lt;/Author&gt;&lt;Year&gt;2017&lt;/Year&gt;&lt;RecNum&gt;16&lt;/RecNum&gt;&lt;DisplayText&gt;[62]&lt;/DisplayText&gt;&lt;record&gt;&lt;rec-number&gt;16&lt;/rec-number&gt;&lt;foreign-keys&gt;&lt;key app="EN" db-id="x5zrppps5ptxd5erdwr5sz2ttrda2v0z0vps" timestamp="1689336924"&gt;16&lt;/key&gt;&lt;/foreign-keys&gt;&lt;ref-type name="Journal Article"&gt;17&lt;/ref-type&gt;&lt;contributors&gt;&lt;authors&gt;&lt;author&gt;Fishwick, C.&lt;/author&gt;&lt;author&gt;Higgins, J.&lt;/author&gt;&lt;author&gt;Percival-Alwyn, L.&lt;/author&gt;&lt;author&gt;Hustler, A.&lt;/author&gt;&lt;author&gt;Pearson, J.&lt;/author&gt;&lt;author&gt;Bastkowski, S.&lt;/author&gt;&lt;author&gt;Moxon, S.&lt;/author&gt;&lt;author&gt;Swarbreck, D.&lt;/author&gt;&lt;author&gt;Greenman, C. D.&lt;/author&gt;&lt;author&gt;Southgate, J.&lt;/author&gt;&lt;/authors&gt;&lt;/contributors&gt;&lt;auth-address&gt;Jack Birch Unit for Molecular Carcinogenesis, Department of Biology, University of York, York YO10 5DD, UK.&amp;#xD;Earlham Institute, Norwich Research Park, Norwich NR4 7UZ, UK.&amp;#xD;School of Computing Sciences, University of East Anglia, Norwich NR4 7TJ, UK.&lt;/auth-address&gt;&lt;titles&gt;&lt;title&gt;Heterarchy of transcription factors driving basal and luminal cell phenotypes in human urothelium&lt;/title&gt;&lt;secondary-title&gt;Cell Death Differ&lt;/secondary-title&gt;&lt;/titles&gt;&lt;periodical&gt;&lt;full-title&gt;Cell Death Differ&lt;/full-title&gt;&lt;/periodical&gt;&lt;pages&gt;809-818&lt;/pages&gt;&lt;volume&gt;24&lt;/volume&gt;&lt;number&gt;5&lt;/number&gt;&lt;dates&gt;&lt;year&gt;2017&lt;/year&gt;&lt;pub-dates&gt;&lt;date&gt;May&lt;/date&gt;&lt;/pub-dates&gt;&lt;/dates&gt;&lt;isbn&gt;1476-5403 (Electronic)&amp;#xD;1350-9047 (Linking)&lt;/isbn&gt;&lt;accession-num&gt;28282036&lt;/accession-num&gt;&lt;urls&gt;&lt;related-urls&gt;&lt;url&gt;https://www.ncbi.nlm.nih.gov/pubmed/28282036&lt;/url&gt;&lt;/related-urls&gt;&lt;/urls&gt;&lt;custom2&gt;PMC5423105&lt;/custom2&gt;&lt;electronic-resource-num&gt;10.1038/cdd.2017.10&lt;/electronic-resource-num&gt;&lt;/record&gt;&lt;/Cite&gt;&lt;/EndNote&gt;</w:instrText>
      </w:r>
      <w:r w:rsidR="00EF5DF9">
        <w:fldChar w:fldCharType="separate"/>
      </w:r>
      <w:r w:rsidR="00EF5DF9">
        <w:rPr>
          <w:noProof/>
        </w:rPr>
        <w:t>[62]</w:t>
      </w:r>
      <w:r w:rsidR="00EF5DF9">
        <w:fldChar w:fldCharType="end"/>
      </w:r>
      <w:r>
        <w:t>, which function as part of a heterarchical network.  Opposing this, p63</w:t>
      </w:r>
      <w:sdt>
        <w:sdtPr>
          <w:tag w:val="goog_rdk_62"/>
          <w:id w:val="-1449697671"/>
        </w:sdtPr>
        <w:sdtContent>
          <w:r>
            <w:t xml:space="preserve"> (gene </w:t>
          </w:r>
          <w:r>
            <w:rPr>
              <w:i/>
            </w:rPr>
            <w:t>TP63</w:t>
          </w:r>
          <w:r>
            <w:t>)</w:t>
          </w:r>
        </w:sdtContent>
      </w:sdt>
      <w:r>
        <w:t xml:space="preserve"> has emerged as an important driver of the more basal</w:t>
      </w:r>
      <w:r w:rsidR="001B4908">
        <w:t>-</w:t>
      </w:r>
      <w:r>
        <w:t>squamous phenotype that cells adopt in culture</w:t>
      </w:r>
      <w:r w:rsidR="001B4908">
        <w:t>s</w:t>
      </w:r>
      <w:r>
        <w:t xml:space="preserve"> </w:t>
      </w:r>
      <w:r w:rsidR="001B4908">
        <w:t>lacking</w:t>
      </w:r>
      <w:r>
        <w:t xml:space="preserve"> nuclear receptor activation. In </w:t>
      </w:r>
      <w:sdt>
        <w:sdtPr>
          <w:tag w:val="goog_rdk_65"/>
          <w:id w:val="1848895037"/>
        </w:sdtPr>
        <w:sdtContent>
          <w:r>
            <w:t xml:space="preserve">the </w:t>
          </w:r>
        </w:sdtContent>
      </w:sdt>
      <w:r>
        <w:t>absence of PPARγ-stimulation, p63</w:t>
      </w:r>
      <w:sdt>
        <w:sdtPr>
          <w:tag w:val="goog_rdk_66"/>
          <w:id w:val="225659737"/>
        </w:sdtPr>
        <w:sdtContent>
          <w:r>
            <w:t xml:space="preserve"> </w:t>
          </w:r>
        </w:sdtContent>
      </w:sdt>
      <w:r>
        <w:t xml:space="preserve">transrepresses genes normally activated as part of the urothelial specialisation programme </w:t>
      </w:r>
      <w:r w:rsidR="00EF5DF9">
        <w:fldChar w:fldCharType="begin"/>
      </w:r>
      <w:r w:rsidR="00EF5DF9">
        <w:instrText xml:space="preserve"> ADDIN EN.CITE &lt;EndNote&gt;&lt;Cite&gt;&lt;Author&gt;Fishwick&lt;/Author&gt;&lt;Year&gt;2017&lt;/Year&gt;&lt;RecNum&gt;16&lt;/RecNum&gt;&lt;DisplayText&gt;[62]&lt;/DisplayText&gt;&lt;record&gt;&lt;rec-number&gt;16&lt;/rec-number&gt;&lt;foreign-keys&gt;&lt;key app="EN" db-id="x5zrppps5ptxd5erdwr5sz2ttrda2v0z0vps" timestamp="1689336924"&gt;16&lt;/key&gt;&lt;/foreign-keys&gt;&lt;ref-type name="Journal Article"&gt;17&lt;/ref-type&gt;&lt;contributors&gt;&lt;authors&gt;&lt;author&gt;Fishwick, C.&lt;/author&gt;&lt;author&gt;Higgins, J.&lt;/author&gt;&lt;author&gt;Percival-Alwyn, L.&lt;/author&gt;&lt;author&gt;Hustler, A.&lt;/author&gt;&lt;author&gt;Pearson, J.&lt;/author&gt;&lt;author&gt;Bastkowski, S.&lt;/author&gt;&lt;author&gt;Moxon, S.&lt;/author&gt;&lt;author&gt;Swarbreck, D.&lt;/author&gt;&lt;author&gt;Greenman, C. D.&lt;/author&gt;&lt;author&gt;Southgate, J.&lt;/author&gt;&lt;/authors&gt;&lt;/contributors&gt;&lt;auth-address&gt;Jack Birch Unit for Molecular Carcinogenesis, Department of Biology, University of York, York YO10 5DD, UK.&amp;#xD;Earlham Institute, Norwich Research Park, Norwich NR4 7UZ, UK.&amp;#xD;School of Computing Sciences, University of East Anglia, Norwich NR4 7TJ, UK.&lt;/auth-address&gt;&lt;titles&gt;&lt;title&gt;Heterarchy of transcription factors driving basal and luminal cell phenotypes in human urothelium&lt;/title&gt;&lt;secondary-title&gt;Cell Death Differ&lt;/secondary-title&gt;&lt;/titles&gt;&lt;periodical&gt;&lt;full-title&gt;Cell Death Differ&lt;/full-title&gt;&lt;/periodical&gt;&lt;pages&gt;809-818&lt;/pages&gt;&lt;volume&gt;24&lt;/volume&gt;&lt;number&gt;5&lt;/number&gt;&lt;dates&gt;&lt;year&gt;2017&lt;/year&gt;&lt;pub-dates&gt;&lt;date&gt;May&lt;/date&gt;&lt;/pub-dates&gt;&lt;/dates&gt;&lt;isbn&gt;1476-5403 (Electronic)&amp;#xD;1350-9047 (Linking)&lt;/isbn&gt;&lt;accession-num&gt;28282036&lt;/accession-num&gt;&lt;urls&gt;&lt;related-urls&gt;&lt;url&gt;https://www.ncbi.nlm.nih.gov/pubmed/28282036&lt;/url&gt;&lt;/related-urls&gt;&lt;/urls&gt;&lt;custom2&gt;PMC5423105&lt;/custom2&gt;&lt;electronic-resource-num&gt;10.1038/cdd.2017.10&lt;/electronic-resource-num&gt;&lt;/record&gt;&lt;/Cite&gt;&lt;/EndNote&gt;</w:instrText>
      </w:r>
      <w:r w:rsidR="00EF5DF9">
        <w:fldChar w:fldCharType="separate"/>
      </w:r>
      <w:r w:rsidR="00EF5DF9">
        <w:rPr>
          <w:noProof/>
        </w:rPr>
        <w:t>[62]</w:t>
      </w:r>
      <w:r w:rsidR="00EF5DF9">
        <w:fldChar w:fldCharType="end"/>
      </w:r>
      <w:r>
        <w:t>, whilst forced expression of PPAR</w:t>
      </w:r>
      <w:sdt>
        <w:sdtPr>
          <w:tag w:val="goog_rdk_67"/>
          <w:id w:val="-212970953"/>
        </w:sdtPr>
        <w:sdtContent>
          <w:r>
            <w:t>γ</w:t>
          </w:r>
        </w:sdtContent>
      </w:sdt>
      <w:r w:rsidR="001B4908">
        <w:t xml:space="preserve"> i</w:t>
      </w:r>
      <w:r>
        <w:t xml:space="preserve">n non-urothelial </w:t>
      </w:r>
      <w:r w:rsidR="001B4908">
        <w:t xml:space="preserve">(buccal epithelial) </w:t>
      </w:r>
      <w:r>
        <w:t xml:space="preserve">cells can partially recapitulate the urothelial differentiation programme </w:t>
      </w:r>
      <w:r w:rsidR="00EF5DF9">
        <w:fldChar w:fldCharType="begin">
          <w:fldData xml:space="preserve">PEVuZE5vdGU+PENpdGU+PEF1dGhvcj5IdXN0bGVyPC9BdXRob3I+PFllYXI+MjAxODwvWWVhcj48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</w:fldData>
        </w:fldChar>
      </w:r>
      <w:r w:rsidR="00EF5DF9">
        <w:instrText xml:space="preserve"> ADDIN EN.CITE </w:instrText>
      </w:r>
      <w:r w:rsidR="00EF5DF9">
        <w:fldChar w:fldCharType="begin">
          <w:fldData xml:space="preserve">PEVuZE5vdGU+PENpdGU+PEF1dGhvcj5IdXN0bGVyPC9BdXRob3I+PFllYXI+MjAxODwvWWVhcj48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63]</w:t>
      </w:r>
      <w:r w:rsidR="00EF5DF9">
        <w:fldChar w:fldCharType="end"/>
      </w:r>
      <w:r>
        <w:t>.</w:t>
      </w:r>
    </w:p>
    <w:p w14:paraId="282DC7B3" w14:textId="1457CAD2" w:rsidR="00471B65" w:rsidRDefault="00722B56">
      <w:bookmarkStart w:id="0" w:name="_heading=h.gjdgxs" w:colFirst="0" w:colLast="0"/>
      <w:bookmarkEnd w:id="0"/>
      <w:r>
        <w:t xml:space="preserve">Bladder exstrophy (BEX) is a rare developmental anomaly where failure to partition the cloacal membrane during midline closure results in an open, exposed bladder plate. In mice, where the N-terminal truncated isoform of Tp63, ΔNp63, has been linked to early bladder development, </w:t>
      </w:r>
      <w:r>
        <w:rPr>
          <w:i/>
        </w:rPr>
        <w:t>Tp63</w:t>
      </w:r>
      <w:r>
        <w:t xml:space="preserve">-/- knock-out mice present with a classic BEX phenotype </w:t>
      </w:r>
      <w:r w:rsidR="00EF5DF9">
        <w:fldChar w:fldCharType="begin">
          <w:fldData xml:space="preserve">PEVuZE5vdGU+PENpdGU+PEF1dGhvcj5DaGVuZzwvQXV0aG9yPjxZZWFyPjIwMDY8L1llYXI+PFJl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</w:fldData>
        </w:fldChar>
      </w:r>
      <w:r w:rsidR="00EF5DF9">
        <w:instrText xml:space="preserve"> ADDIN EN.CITE </w:instrText>
      </w:r>
      <w:r w:rsidR="00EF5DF9">
        <w:fldChar w:fldCharType="begin">
          <w:fldData xml:space="preserve">PEVuZE5vdGU+PENpdGU+PEF1dGhvcj5DaGVuZzwvQXV0aG9yPjxZZWFyPjIwMDY8L1llYXI+PFJl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</w:fldData>
        </w:fldChar>
      </w:r>
      <w:r w:rsidR="00EF5DF9">
        <w:instrText xml:space="preserve"> ADDIN EN.CITE.DATA </w:instrText>
      </w:r>
      <w:r w:rsidR="00EF5DF9">
        <w:fldChar w:fldCharType="end"/>
      </w:r>
      <w:r w:rsidR="00EF5DF9">
        <w:fldChar w:fldCharType="separate"/>
      </w:r>
      <w:r w:rsidR="00EF5DF9">
        <w:rPr>
          <w:noProof/>
        </w:rPr>
        <w:t>[64]</w:t>
      </w:r>
      <w:r w:rsidR="00EF5DF9">
        <w:fldChar w:fldCharType="end"/>
      </w:r>
      <w:r>
        <w:t>. However, no evidence for genetic alterations of p63 have been found in BEX or the wider spectrum of human bladder exstrophy–epispadias complex (BEEC) malformations</w:t>
      </w:r>
      <w:r w:rsidR="00417D3C">
        <w:t xml:space="preserve"> </w:t>
      </w:r>
      <w:r w:rsidR="00EF5DF9">
        <w:fldChar w:fldCharType="begin"/>
      </w:r>
      <w:r w:rsidR="00EF5DF9">
        <w:instrText xml:space="preserve"> ADDIN EN.CITE &lt;EndNote&gt;&lt;Cite&gt;&lt;Author&gt;Ching&lt;/Author&gt;&lt;Year&gt;2010&lt;/Year&gt;&lt;RecNum&gt;71&lt;/RecNum&gt;&lt;DisplayText&gt;[65]&lt;/DisplayText&gt;&lt;record&gt;&lt;rec-number&gt;71&lt;/rec-number&gt;&lt;foreign-keys&gt;&lt;key app="EN" db-id="x5zrppps5ptxd5erdwr5sz2ttrda2v0z0vps" timestamp="1689412224"&gt;71&lt;/key&gt;&lt;/foreign-keys&gt;&lt;ref-type name="Journal Article"&gt;17&lt;/ref-type&gt;&lt;contributors&gt;&lt;authors&gt;&lt;author&gt;Ching, B. J.&lt;/author&gt;&lt;author&gt;Wittler, L.&lt;/author&gt;&lt;author&gt;Proske, J.&lt;/author&gt;&lt;author&gt;Yagnik, G.&lt;/author&gt;&lt;author&gt;Qi, L.&lt;/author&gt;&lt;author&gt;Draaken, M.&lt;/author&gt;&lt;author&gt;Reutter, H.&lt;/author&gt;&lt;author&gt;Gearhart, J. P.&lt;/author&gt;&lt;author&gt;Ludwig, M.&lt;/author&gt;&lt;author&gt;Boyadjiev, S. A.&lt;/author&gt;&lt;/authors&gt;&lt;/contributors&gt;&lt;auth-address&gt;Section of Genetics, Department of Pediatrics, University of California-Davis, Sacramento, CA 95817, USA.&lt;/auth-address&gt;&lt;titles&gt;&lt;title&gt;p63 (TP73L) a key player in embryonic urogenital development with significant dysregulation in human bladder exstrophy tissue&lt;/title&gt;&lt;secondary-title&gt;Int J Mol Med&lt;/secondary-title&gt;&lt;/titles&gt;&lt;periodical&gt;&lt;full-title&gt;Int J Mol Med&lt;/full-title&gt;&lt;/periodical&gt;&lt;pages&gt;861-7&lt;/pages&gt;&lt;volume&gt;26&lt;/volume&gt;&lt;number&gt;6&lt;/number&gt;&lt;keywords&gt;&lt;keyword&gt;Animals&lt;/keyword&gt;&lt;keyword&gt;Bladder Exstrophy/embryology/*metabolism&lt;/keyword&gt;&lt;keyword&gt;Epispadias/metabolism&lt;/keyword&gt;&lt;keyword&gt;Gene Expression Regulation, Developmental&lt;/keyword&gt;&lt;keyword&gt;Humans&lt;/keyword&gt;&lt;keyword&gt;In Situ Hybridization&lt;/keyword&gt;&lt;keyword&gt;Lymphocytes/metabolism&lt;/keyword&gt;&lt;keyword&gt;Mice&lt;/keyword&gt;&lt;keyword&gt;Reverse Transcriptase Polymerase Chain Reaction&lt;/keyword&gt;&lt;keyword&gt;Trans-Activators/genetics/*metabolism&lt;/keyword&gt;&lt;keyword&gt;Transcription Factors&lt;/keyword&gt;&lt;keyword&gt;Tumor Suppressor Proteins/genetics/*metabolism&lt;/keyword&gt;&lt;keyword&gt;Urinary Bladder/embryology/metabolism&lt;/keyword&gt;&lt;/keywords&gt;&lt;dates&gt;&lt;year&gt;2010&lt;/year&gt;&lt;pub-dates&gt;&lt;date&gt;Dec&lt;/date&gt;&lt;/pub-dates&gt;&lt;/dates&gt;&lt;isbn&gt;1107-3756&lt;/isbn&gt;&lt;accession-num&gt;21042780&lt;/accession-num&gt;&lt;urls&gt;&lt;/urls&gt;&lt;electronic-resource-num&gt;10.3892/ijmm_00000535&lt;/electronic-resource-num&gt;&lt;remote-database-provider&gt;NLM&lt;/remote-database-provider&gt;&lt;language&gt;eng&lt;/language&gt;&lt;/record&gt;&lt;/Cite&gt;&lt;/EndNote&gt;</w:instrText>
      </w:r>
      <w:r w:rsidR="00EF5DF9">
        <w:fldChar w:fldCharType="separate"/>
      </w:r>
      <w:r w:rsidR="00EF5DF9">
        <w:rPr>
          <w:noProof/>
        </w:rPr>
        <w:t>[65]</w:t>
      </w:r>
      <w:r w:rsidR="00EF5DF9">
        <w:fldChar w:fldCharType="end"/>
      </w:r>
      <w:r>
        <w:t>. Whilst normal bladder urothelium is a mitotically quiescent barrier epithelium, histological studies of human BEX epithelia have reported squamous and proliferative changes that can persist even after surgical closure of the plat</w:t>
      </w:r>
      <w:r w:rsidR="001B4908">
        <w:t xml:space="preserve">e </w:t>
      </w:r>
      <w:r w:rsidR="00EF5DF9">
        <w:fldChar w:fldCharType="begin">
          <w:fldData xml:space="preserve">PEVuZE5vdGU+PENpdGU+PEF1dGhvcj5SdWJlbndvbGY8L0F1dGhvcj48WWVhcj4yMDEzPC9ZZWFy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</w:fldData>
        </w:fldChar>
      </w:r>
      <w:r w:rsidR="00EF5DF9">
        <w:instrText xml:space="preserve"> ADDIN EN.CITE </w:instrText>
      </w:r>
      <w:r w:rsidR="00EF5DF9">
        <w:fldChar w:fldCharType="begin">
          <w:fldData xml:space="preserve">PEVuZE5vdGU+PENpdGU+PEF1dGhvcj5SdWJlbndvbGY8L0F1dGhvcj48WWVhcj4yMDEzPC9ZZWFy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</w:fldData>
        </w:fldChar>
      </w:r>
      <w:r w:rsidR="00EF5DF9">
        <w:instrText xml:space="preserve"> ADDIN EN.CITE.DATA </w:instrText>
      </w:r>
      <w:r w:rsidR="00EF5DF9">
        <w:fldChar w:fldCharType="end"/>
      </w:r>
      <w:r w:rsidR="00EF5DF9">
        <w:fldChar w:fldCharType="separate"/>
      </w:r>
      <w:r w:rsidR="00EF5DF9">
        <w:rPr>
          <w:noProof/>
        </w:rPr>
        <w:t>[66]</w:t>
      </w:r>
      <w:r w:rsidR="00EF5DF9">
        <w:fldChar w:fldCharType="end"/>
      </w:r>
      <w:r>
        <w:t xml:space="preserve">. Recent </w:t>
      </w:r>
      <w:sdt>
        <w:sdtPr>
          <w:tag w:val="goog_rdk_70"/>
          <w:id w:val="-1645498760"/>
        </w:sdtPr>
        <w:sdtContent>
          <w:r w:rsidRPr="005E41CF">
            <w:rPr>
              <w:i/>
            </w:rPr>
            <w:t>in vitro</w:t>
          </w:r>
        </w:sdtContent>
      </w:sdt>
      <w:r>
        <w:t xml:space="preserve"> studies using human BEX-derived epithelial cells showed a constitutional failure to express the transcriptional regulators required to drive transitional type differentiation by a subset of BEX cases, suggesting a developmental failure which could be either indirect (instructive/epigenetic) or intrinsic in nature</w:t>
      </w:r>
      <w:r w:rsidR="00287BC0">
        <w:t xml:space="preserve"> </w:t>
      </w:r>
      <w:r w:rsidR="00EF5DF9">
        <w:fldChar w:fldCharType="begin">
          <w:fldData xml:space="preserve">PEVuZE5vdGU+PENpdGU+PEF1dGhvcj5IaW5sZXk8L0F1dGhvcj48WWVhcj4yMDIyPC9ZZWFyPjxS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=
</w:fldData>
        </w:fldChar>
      </w:r>
      <w:r w:rsidR="00EF5DF9">
        <w:instrText xml:space="preserve"> ADDIN EN.CITE </w:instrText>
      </w:r>
      <w:r w:rsidR="00EF5DF9">
        <w:fldChar w:fldCharType="begin">
          <w:fldData xml:space="preserve">PEVuZE5vdGU+PENpdGU+PEF1dGhvcj5IaW5sZXk8L0F1dGhvcj48WWVhcj4yMDIyPC9ZZWFyPjxS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67]</w:t>
      </w:r>
      <w:r w:rsidR="00EF5DF9">
        <w:fldChar w:fldCharType="end"/>
      </w:r>
      <w:r>
        <w:t>.</w:t>
      </w:r>
    </w:p>
    <w:p w14:paraId="282DC7B4" w14:textId="0C0DC899" w:rsidR="00471B65" w:rsidRDefault="00722B56">
      <w:r>
        <w:t xml:space="preserve">Thus, there appear strong parallels between the regulation of urothelial differentiation observed developmentally or </w:t>
      </w:r>
      <w:sdt>
        <w:sdtPr>
          <w:tag w:val="goog_rdk_71"/>
          <w:id w:val="-1650816759"/>
        </w:sdtPr>
        <w:sdtContent>
          <w:r w:rsidRPr="005E41CF">
            <w:rPr>
              <w:i/>
            </w:rPr>
            <w:t>in vitro</w:t>
          </w:r>
        </w:sdtContent>
      </w:sdt>
      <w:r>
        <w:t xml:space="preserve"> and the groupings established by transcriptomic analysis of</w:t>
      </w:r>
      <w:sdt>
        <w:sdtPr>
          <w:tag w:val="goog_rdk_73"/>
          <w:id w:val="-460500307"/>
        </w:sdtPr>
        <w:sdtContent>
          <w:r w:rsidR="005E41CF">
            <w:t xml:space="preserve"> </w:t>
          </w:r>
          <w:r>
            <w:t>MIBC</w:t>
          </w:r>
        </w:sdtContent>
      </w:sdt>
      <w:r>
        <w:t xml:space="preserve">. </w:t>
      </w:r>
      <w:r w:rsidR="005E41CF">
        <w:t>BASQ</w:t>
      </w:r>
      <w:r w:rsidR="0057350F">
        <w:t xml:space="preserve"> </w:t>
      </w:r>
      <w:r>
        <w:t xml:space="preserve">tumours depend on autocrine activation of the epidermal growth factor receptor </w:t>
      </w:r>
      <w:r w:rsidR="00A41B0C">
        <w:t xml:space="preserve">(EGFR) </w:t>
      </w:r>
      <w:r>
        <w:t xml:space="preserve">for growth </w:t>
      </w:r>
      <w:r w:rsidR="00EF5DF9">
        <w:fldChar w:fldCharType="begin">
          <w:fldData xml:space="preserve">PEVuZE5vdGU+PENpdGU+PEF1dGhvcj5SZWJvdWlzc291PC9BdXRob3I+PFllYXI+MjAxNDwvWWVh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</w:fldData>
        </w:fldChar>
      </w:r>
      <w:r w:rsidR="00EF5DF9">
        <w:instrText xml:space="preserve"> ADDIN EN.CITE </w:instrText>
      </w:r>
      <w:r w:rsidR="00EF5DF9">
        <w:fldChar w:fldCharType="begin">
          <w:fldData xml:space="preserve">PEVuZE5vdGU+PENpdGU+PEF1dGhvcj5SZWJvdWlzc291PC9BdXRob3I+PFllYXI+MjAxNDwvWWVh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</w:fldData>
        </w:fldChar>
      </w:r>
      <w:r w:rsidR="00EF5DF9">
        <w:instrText xml:space="preserve"> ADDIN EN.CITE.DATA </w:instrText>
      </w:r>
      <w:r w:rsidR="00EF5DF9">
        <w:fldChar w:fldCharType="end"/>
      </w:r>
      <w:r w:rsidR="00EF5DF9">
        <w:fldChar w:fldCharType="separate"/>
      </w:r>
      <w:r w:rsidR="00EF5DF9">
        <w:rPr>
          <w:noProof/>
        </w:rPr>
        <w:t>[68]</w:t>
      </w:r>
      <w:r w:rsidR="00EF5DF9">
        <w:fldChar w:fldCharType="end"/>
      </w:r>
      <w:r>
        <w:t xml:space="preserve"> and are enriched for p63 gene expression signatures, whereas the hallmark differentiated luminal tumours have a PPARγ-activated profile </w:t>
      </w:r>
      <w:r w:rsidR="00EF5DF9">
        <w:fldChar w:fldCharType="begin">
          <w:fldData xml:space="preserve">PEVuZE5vdGU+PENpdGU+PEF1dGhvcj5DaG9pPC9BdXRob3I+PFllYXI+MjAxNDwvWWVhcj48UmVj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</w:fldData>
        </w:fldChar>
      </w:r>
      <w:r w:rsidR="00EF5DF9">
        <w:instrText xml:space="preserve"> ADDIN EN.CITE </w:instrText>
      </w:r>
      <w:r w:rsidR="00EF5DF9">
        <w:fldChar w:fldCharType="begin">
          <w:fldData xml:space="preserve">PEVuZE5vdGU+PENpdGU+PEF1dGhvcj5DaG9pPC9BdXRob3I+PFllYXI+MjAxNDwvWWVhcj48UmVj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</w:fldData>
        </w:fldChar>
      </w:r>
      <w:r w:rsidR="00EF5DF9">
        <w:instrText xml:space="preserve"> ADDIN EN.CITE.DATA </w:instrText>
      </w:r>
      <w:r w:rsidR="00EF5DF9">
        <w:fldChar w:fldCharType="end"/>
      </w:r>
      <w:r w:rsidR="00EF5DF9">
        <w:fldChar w:fldCharType="separate"/>
      </w:r>
      <w:r w:rsidR="00EF5DF9">
        <w:rPr>
          <w:noProof/>
        </w:rPr>
        <w:t>[69]</w:t>
      </w:r>
      <w:r w:rsidR="00EF5DF9">
        <w:fldChar w:fldCharType="end"/>
      </w:r>
      <w:r>
        <w:t xml:space="preserve">. Of the intermediary transcription factors identified in differentiating urothelial cells </w:t>
      </w:r>
      <w:r w:rsidR="00EF5DF9">
        <w:fldChar w:fldCharType="begin">
          <w:fldData xml:space="preserve">PEVuZE5vdGU+PENpdGU+PEF1dGhvcj5Cw7ZjazwvQXV0aG9yPjxZZWFyPjIwMTQ8L1llYXI+PFJl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=
</w:fldData>
        </w:fldChar>
      </w:r>
      <w:r w:rsidR="00EF5DF9">
        <w:instrText xml:space="preserve"> ADDIN EN.CITE </w:instrText>
      </w:r>
      <w:r w:rsidR="00EF5DF9">
        <w:fldChar w:fldCharType="begin">
          <w:fldData xml:space="preserve">PEVuZE5vdGU+PENpdGU+PEF1dGhvcj5Cw7ZjazwvQXV0aG9yPjxZZWFyPjIwMTQ8L1llYXI+PFJl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61]</w:t>
      </w:r>
      <w:r w:rsidR="00EF5DF9">
        <w:fldChar w:fldCharType="end"/>
      </w:r>
      <w:r>
        <w:t xml:space="preserve">, ELF3 has emerged as frequently mutated in its coding sequence and these, presumed activating, mutations are associated with a luminal phenotype </w:t>
      </w:r>
      <w:r w:rsidR="00EF5DF9">
        <w:fldChar w:fldCharType="begin">
          <w:fldData xml:space="preserve">PEVuZE5vdGU+PENpdGU+PEF1dGhvcj5EYWRoYW5pYTwvQXV0aG9yPjxZZWFyPjIwMTY8L1llYXI+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</w:fldData>
        </w:fldChar>
      </w:r>
      <w:r w:rsidR="00EF5DF9">
        <w:instrText xml:space="preserve"> ADDIN EN.CITE </w:instrText>
      </w:r>
      <w:r w:rsidR="00EF5DF9">
        <w:fldChar w:fldCharType="begin">
          <w:fldData xml:space="preserve">PEVuZE5vdGU+PENpdGU+PEF1dGhvcj5EYWRoYW5pYTwvQXV0aG9yPjxZZWFyPjIwMTY8L1llYXI+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</w:fldData>
        </w:fldChar>
      </w:r>
      <w:r w:rsidR="00EF5DF9">
        <w:instrText xml:space="preserve"> ADDIN EN.CITE.DATA </w:instrText>
      </w:r>
      <w:r w:rsidR="00EF5DF9">
        <w:fldChar w:fldCharType="end"/>
      </w:r>
      <w:r w:rsidR="00EF5DF9">
        <w:fldChar w:fldCharType="separate"/>
      </w:r>
      <w:r w:rsidR="00EF5DF9">
        <w:rPr>
          <w:noProof/>
        </w:rPr>
        <w:t>[70]</w:t>
      </w:r>
      <w:r w:rsidR="00EF5DF9">
        <w:fldChar w:fldCharType="end"/>
      </w:r>
      <w:r>
        <w:t xml:space="preserve">. </w:t>
      </w:r>
    </w:p>
    <w:p w14:paraId="07D55ABF" w14:textId="77777777" w:rsidR="00EF5DF9" w:rsidRDefault="00EF5DF9"/>
    <w:p w14:paraId="282DC7B5" w14:textId="77777777" w:rsidR="00471B65" w:rsidRDefault="00471B65"/>
    <w:p w14:paraId="282DC7B6" w14:textId="58B3EC9D" w:rsidR="00471B65" w:rsidRDefault="00722B56">
      <w:pPr>
        <w:rPr>
          <w:smallCaps/>
        </w:rPr>
      </w:pPr>
      <w:r>
        <w:rPr>
          <w:b/>
          <w:smallCaps/>
        </w:rPr>
        <w:lastRenderedPageBreak/>
        <w:t>5</w:t>
      </w:r>
      <w:r w:rsidR="009B4E76">
        <w:rPr>
          <w:b/>
          <w:smallCaps/>
        </w:rPr>
        <w:tab/>
      </w:r>
      <w:r>
        <w:rPr>
          <w:b/>
          <w:smallCaps/>
        </w:rPr>
        <w:t xml:space="preserve"> EXPERIMENTAL PLATFORMS AND MODELS FOR STUDYING THE </w:t>
      </w:r>
      <w:sdt>
        <w:sdtPr>
          <w:tag w:val="goog_rdk_75"/>
          <w:id w:val="-2068723964"/>
        </w:sdtPr>
        <w:sdtContent/>
      </w:sdt>
      <w:r>
        <w:rPr>
          <w:b/>
          <w:smallCaps/>
        </w:rPr>
        <w:t xml:space="preserve">UROTHELIUM </w:t>
      </w:r>
    </w:p>
    <w:p w14:paraId="282DC7B7" w14:textId="77777777" w:rsidR="00471B65" w:rsidRDefault="00722B56">
      <w:r>
        <w:t>A wide range of species and experimental platforms have been used to study urothelial cells and tissues and it is beyond the scope of this chapter to review them all. The following sections describe some of the approaches that have contributed to our understanding of (human) urothelium in normal/healthy and pathological states.</w:t>
      </w:r>
    </w:p>
    <w:p w14:paraId="282DC7B8" w14:textId="3D1FD853" w:rsidR="00471B65" w:rsidRDefault="00722B56">
      <w:pPr>
        <w:rPr>
          <w:b/>
        </w:rPr>
      </w:pPr>
      <w:r>
        <w:rPr>
          <w:b/>
        </w:rPr>
        <w:t>5.1</w:t>
      </w:r>
      <w:r w:rsidR="009B4E76">
        <w:rPr>
          <w:b/>
        </w:rPr>
        <w:tab/>
      </w:r>
      <w:sdt>
        <w:sdtPr>
          <w:tag w:val="goog_rdk_76"/>
          <w:id w:val="-1948684952"/>
        </w:sdtPr>
        <w:sdtContent>
          <w:r w:rsidRPr="005E41CF">
            <w:rPr>
              <w:b/>
              <w:i/>
            </w:rPr>
            <w:t>In vitro</w:t>
          </w:r>
        </w:sdtContent>
      </w:sdt>
      <w:r>
        <w:rPr>
          <w:b/>
        </w:rPr>
        <w:t xml:space="preserve"> models. </w:t>
      </w:r>
    </w:p>
    <w:p w14:paraId="282DC7B9" w14:textId="77777777" w:rsidR="00471B65" w:rsidRDefault="00722B56">
      <w:r>
        <w:t xml:space="preserve">The advantage of </w:t>
      </w:r>
      <w:r w:rsidRPr="005E41CF">
        <w:rPr>
          <w:i/>
          <w:iCs/>
        </w:rPr>
        <w:t>in vitro</w:t>
      </w:r>
      <w:r>
        <w:t xml:space="preserve"> approaches is that cells/tissues can be maintained under highly controlled laboratory conditions to study their behaviour, responses and interactions. For these purposes, urothelial cells may be derived from normal, disease and tumour tissues, originate from different species (typically human, rodent or porcine) and be grown alone (monoculture) or combined with other cell types (coculture or organotypic cultures). </w:t>
      </w:r>
    </w:p>
    <w:p w14:paraId="282DC7BA" w14:textId="4D8F23B0" w:rsidR="00471B65" w:rsidRDefault="00722B56">
      <w:r>
        <w:t xml:space="preserve">One of the challenges with studying human bladder-derived urothelial cells is the sourcing of tissue. Finite bladder NHU cell lines have been developed from deceased heart beating (DHB) brain-stem dead donors, but it has been shown that the rapid post-mortem changes of the bladder affect the quality and viability of the urothelium, making tissue from deceased non-heart-beating (DNHB) donors non-viable </w:t>
      </w:r>
      <w:r w:rsidR="00EF5DF9">
        <w:fldChar w:fldCharType="begin"/>
      </w:r>
      <w:r w:rsidR="00EF5DF9">
        <w:instrText xml:space="preserve"> ADDIN EN.CITE &lt;EndNote&gt;&lt;Cite&gt;&lt;Author&gt;Garthwaite&lt;/Author&gt;&lt;Year&gt;2014&lt;/Year&gt;&lt;RecNum&gt;6&lt;/RecNum&gt;&lt;DisplayText&gt;[71]&lt;/DisplayText&gt;&lt;record&gt;&lt;rec-number&gt;6&lt;/rec-number&gt;&lt;foreign-keys&gt;&lt;key app="EN" db-id="x5zrppps5ptxd5erdwr5sz2ttrda2v0z0vps" timestamp="1686673699"&gt;6&lt;/key&gt;&lt;/foreign-keys&gt;&lt;ref-type name="Journal Article"&gt;17&lt;/ref-type&gt;&lt;contributors&gt;&lt;authors&gt;&lt;author&gt;Garthwaite, M.&lt;/author&gt;&lt;author&gt;Hinley, J.&lt;/author&gt;&lt;author&gt;Cross, W.&lt;/author&gt;&lt;author&gt;Warwick, R. M.&lt;/author&gt;&lt;author&gt;Ambrose, A.&lt;/author&gt;&lt;author&gt;Hardaker, H.&lt;/author&gt;&lt;author&gt;Eardley, I.&lt;/author&gt;&lt;author&gt;Southgate, J.&lt;/author&gt;&lt;/authors&gt;&lt;/contributors&gt;&lt;auth-address&gt;Jack Birch Unit of Molecular Carcinogenesis, Department of Biology, University of York, York, UK; Pyrah Department of Urology, St James&amp;apos;s University Hospital, Leeds, UK; NHS Blood and Transplant, UK.&lt;/auth-address&gt;&lt;titles&gt;&lt;title&gt;Use of donor bladder tissues for in vitro research&lt;/title&gt;&lt;secondary-title&gt;BJU Int&lt;/secondary-title&gt;&lt;/titles&gt;&lt;periodical&gt;&lt;full-title&gt;BJU Int&lt;/full-title&gt;&lt;/periodical&gt;&lt;pages&gt;160-6&lt;/pages&gt;&lt;volume&gt;113&lt;/volume&gt;&lt;number&gt;1&lt;/number&gt;&lt;keywords&gt;&lt;keyword&gt;*Biomedical Research/trends&lt;/keyword&gt;&lt;keyword&gt;Cell Culture Techniques/*methods/trends&lt;/keyword&gt;&lt;keyword&gt;Cell Proliferation&lt;/keyword&gt;&lt;keyword&gt;Cells, Cultured&lt;/keyword&gt;&lt;keyword&gt;Female&lt;/keyword&gt;&lt;keyword&gt;Humans&lt;/keyword&gt;&lt;keyword&gt;Immunohistochemistry&lt;/keyword&gt;&lt;keyword&gt;Male&lt;/keyword&gt;&lt;keyword&gt;*Tissue Donors&lt;/keyword&gt;&lt;keyword&gt;Urinary Bladder/*cytology&lt;/keyword&gt;&lt;keyword&gt;Urothelium/*cytology&lt;/keyword&gt;&lt;keyword&gt;cell culture&lt;/keyword&gt;&lt;keyword&gt;donor tissue&lt;/keyword&gt;&lt;keyword&gt;urothelium&lt;/keyword&gt;&lt;/keywords&gt;&lt;dates&gt;&lt;year&gt;2014&lt;/year&gt;&lt;pub-dates&gt;&lt;date&gt;Jan&lt;/date&gt;&lt;/pub-dates&gt;&lt;/dates&gt;&lt;isbn&gt;1464-4096&lt;/isbn&gt;&lt;accession-num&gt;24053725&lt;/accession-num&gt;&lt;urls&gt;&lt;/urls&gt;&lt;electronic-resource-num&gt;10.1111/bju.12285&lt;/electronic-resource-num&gt;&lt;remote-database-provider&gt;NLM&lt;/remote-database-provider&gt;&lt;language&gt;eng&lt;/language&gt;&lt;/record&gt;&lt;/Cite&gt;&lt;/EndNote&gt;</w:instrText>
      </w:r>
      <w:r w:rsidR="00EF5DF9">
        <w:fldChar w:fldCharType="separate"/>
      </w:r>
      <w:r w:rsidR="00EF5DF9">
        <w:rPr>
          <w:noProof/>
        </w:rPr>
        <w:t>[71]</w:t>
      </w:r>
      <w:r w:rsidR="00EF5DF9">
        <w:fldChar w:fldCharType="end"/>
      </w:r>
      <w:r>
        <w:t>. An alternative source of human urothelium is discarded ureteric tissue from kidney donors or uninvolved renal cell carcinoma, but as noted above, ureteric urothelium is embryologically distinct from bladder.</w:t>
      </w:r>
    </w:p>
    <w:p w14:paraId="282DC7BB" w14:textId="78B70B14" w:rsidR="00471B65" w:rsidRDefault="00722B56">
      <w:bookmarkStart w:id="1" w:name="_heading=h.30j0zll" w:colFirst="0" w:colLast="0"/>
      <w:bookmarkEnd w:id="1"/>
      <w:r>
        <w:t xml:space="preserve">Typical experimental configurations used to study urothelium include: (a) monoculture of urothelial cells grown on a 2D substrate as a single or stratified multilayer (by manipulating the calcium concentration of the medium from 0.09 to 2.00 mM); (b) tissue mimetic 3D cultures where urothelial cells are combined with extracellular matrix, biocompatible scaffold or bioprinted structures, (c) other configurations, such as organoids and organoid-on-a-chip.  </w:t>
      </w:r>
    </w:p>
    <w:p w14:paraId="282DC7BC" w14:textId="2812690C" w:rsidR="00471B65" w:rsidRDefault="00722B56">
      <w:pPr>
        <w:rPr>
          <w:b/>
        </w:rPr>
      </w:pPr>
      <w:r>
        <w:rPr>
          <w:b/>
        </w:rPr>
        <w:t>5.2</w:t>
      </w:r>
      <w:r w:rsidR="009B4E76">
        <w:rPr>
          <w:b/>
        </w:rPr>
        <w:tab/>
      </w:r>
      <w:r>
        <w:rPr>
          <w:b/>
        </w:rPr>
        <w:t>Bladder urothelial 2D &amp; 3D cultures</w:t>
      </w:r>
    </w:p>
    <w:p w14:paraId="282DC7BD" w14:textId="2A9677F3" w:rsidR="00471B65" w:rsidRDefault="00722B56">
      <w:r>
        <w:t xml:space="preserve">Cell culture provides a tractable experimental platform for investigating mechanisms regulating proliferation, stratification and differentiation of urothelial cells in health and disease </w:t>
      </w:r>
      <w:r w:rsidR="00EF5DF9">
        <w:fldChar w:fldCharType="begin">
          <w:fldData xml:space="preserve">PEVuZE5vdGU+PENpdGU+PEF1dGhvcj5WYXJsZXk8L0F1dGhvcj48WWVhcj4yMDExPC9ZZWFyPjxS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=
</w:fldData>
        </w:fldChar>
      </w:r>
      <w:r w:rsidR="00EF5DF9">
        <w:instrText xml:space="preserve"> ADDIN EN.CITE </w:instrText>
      </w:r>
      <w:r w:rsidR="00EF5DF9">
        <w:fldChar w:fldCharType="begin">
          <w:fldData xml:space="preserve">PEVuZE5vdGU+PENpdGU+PEF1dGhvcj5WYXJsZXk8L0F1dGhvcj48WWVhcj4yMDExPC9ZZWFyPjxS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=
</w:fldData>
        </w:fldChar>
      </w:r>
      <w:r w:rsidR="00EF5DF9">
        <w:instrText xml:space="preserve"> ADDIN EN.CITE.DATA </w:instrText>
      </w:r>
      <w:r w:rsidR="00EF5DF9">
        <w:fldChar w:fldCharType="end"/>
      </w:r>
      <w:r w:rsidR="00EF5DF9">
        <w:fldChar w:fldCharType="separate"/>
      </w:r>
      <w:r w:rsidR="00EF5DF9">
        <w:rPr>
          <w:noProof/>
        </w:rPr>
        <w:t>[72, 73]</w:t>
      </w:r>
      <w:r w:rsidR="00EF5DF9">
        <w:fldChar w:fldCharType="end"/>
      </w:r>
      <w:r>
        <w:t xml:space="preserve">. A reproducible culture system is clearly an essential prerequisite and robust methods exist to isolate and propagate NHU cells from primary culture and through serial passages as finite (non-immortalised) cell lines </w:t>
      </w:r>
      <w:r w:rsidR="00EF5DF9">
        <w:fldChar w:fldCharType="begin"/>
      </w:r>
      <w:r w:rsidR="00EF5DF9">
        <w:instrText xml:space="preserve"> ADDIN EN.CITE &lt;EndNote&gt;&lt;Cite&gt;&lt;Author&gt;Southgate&lt;/Author&gt;&lt;Year&gt;2002&lt;/Year&gt;&lt;RecNum&gt;123&lt;/RecNum&gt;&lt;DisplayText&gt;[74]&lt;/DisplayText&gt;&lt;record&gt;&lt;rec-number&gt;123&lt;/rec-number&gt;&lt;foreign-keys&gt;&lt;key app="EN" db-id="x5zrppps5ptxd5erdwr5sz2ttrda2v0z0vps" timestamp="1690923020"&gt;123&lt;/key&gt;&lt;/foreign-keys&gt;&lt;ref-type name="Book Section"&gt;5&lt;/ref-type&gt;&lt;contributors&gt;&lt;authors&gt;&lt;author&gt;Southgate, J.&lt;/author&gt;&lt;author&gt;Masters, J.&lt;/author&gt;&lt;author&gt;Trejdosiewicz, L.K. &lt;/author&gt;&lt;/authors&gt;&lt;secondary-authors&gt;&lt;author&gt;Freshney, R.I.  Freshney, M.G.&lt;/author&gt;&lt;/secondary-authors&gt;&lt;/contributors&gt;&lt;titles&gt;&lt;title&gt;Culture of Human Urothelium&lt;/title&gt;&lt;secondary-title&gt;Culture of Epithelial Cells&lt;/secondary-title&gt;&lt;/titles&gt;&lt;pages&gt;381-400&lt;/pages&gt;&lt;edition&gt;2nd&lt;/edition&gt;&lt;section&gt;12&lt;/section&gt;&lt;dates&gt;&lt;year&gt;2002&lt;/year&gt;&lt;/dates&gt;&lt;publisher&gt;Wiley&lt;/publisher&gt;&lt;isbn&gt;978-0-471-22120-3&lt;/isbn&gt;&lt;urls&gt;&lt;related-urls&gt;&lt;url&gt;https://www.wiley.com/en-ae/Culture+of+Epithelial+Cells,+2nd+Edition-p-9780471221203&lt;/url&gt;&lt;/related-urls&gt;&lt;/urls&gt;&lt;/record&gt;&lt;/Cite&gt;&lt;/EndNote&gt;</w:instrText>
      </w:r>
      <w:r w:rsidR="00EF5DF9">
        <w:fldChar w:fldCharType="separate"/>
      </w:r>
      <w:r w:rsidR="00EF5DF9">
        <w:rPr>
          <w:noProof/>
        </w:rPr>
        <w:t>[74]</w:t>
      </w:r>
      <w:r w:rsidR="00EF5DF9">
        <w:fldChar w:fldCharType="end"/>
      </w:r>
      <w:r>
        <w:t>. NHU cell cultures are typically propagated in a modified serum-free growth medium developed for the culture of keratinocytes and under these conditions, NHU cells adopt a CK14+ basal/squamous phenotype, but can be differentiated to a CK13+ transitional (urothelial) phenotype with barrier (TEER &gt;3000 Ω.cm</w:t>
      </w:r>
      <w:r>
        <w:rPr>
          <w:vertAlign w:val="superscript"/>
        </w:rPr>
        <w:t>2</w:t>
      </w:r>
      <w:r>
        <w:t xml:space="preserve">) properties </w:t>
      </w:r>
      <w:r w:rsidR="00EF5DF9">
        <w:fldChar w:fldCharType="begin">
          <w:fldData xml:space="preserve">PEVuZE5vdGU+PENpdGU+PEF1dGhvcj5Dcm9zczwvQXV0aG9yPjxZZWFyPjIwMDU8L1llYXI+PFJl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</w:fldData>
        </w:fldChar>
      </w:r>
      <w:r w:rsidR="00EF5DF9">
        <w:instrText xml:space="preserve"> ADDIN EN.CITE </w:instrText>
      </w:r>
      <w:r w:rsidR="00EF5DF9">
        <w:fldChar w:fldCharType="begin">
          <w:fldData xml:space="preserve">PEVuZE5vdGU+PENpdGU+PEF1dGhvcj5Dcm9zczwvQXV0aG9yPjxZZWFyPjIwMDU8L1llYXI+PFJl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</w:fldData>
        </w:fldChar>
      </w:r>
      <w:r w:rsidR="00EF5DF9">
        <w:instrText xml:space="preserve"> ADDIN EN.CITE.DATA </w:instrText>
      </w:r>
      <w:r w:rsidR="00EF5DF9">
        <w:fldChar w:fldCharType="end"/>
      </w:r>
      <w:r w:rsidR="00EF5DF9">
        <w:fldChar w:fldCharType="separate"/>
      </w:r>
      <w:r w:rsidR="00EF5DF9">
        <w:rPr>
          <w:noProof/>
        </w:rPr>
        <w:t>[31]</w:t>
      </w:r>
      <w:r w:rsidR="00EF5DF9">
        <w:fldChar w:fldCharType="end"/>
      </w:r>
      <w:r>
        <w:t xml:space="preserve">. Unlike cancer-derived cell lines, NHU cells are finite (non-immortal) and invariably senesce in culture </w:t>
      </w:r>
      <w:r w:rsidR="00EF5DF9">
        <w:fldChar w:fldCharType="begin"/>
      </w:r>
      <w:r w:rsidR="00EF5DF9">
        <w:instrText xml:space="preserve"> ADDIN EN.CITE &lt;EndNote&gt;&lt;Cite&gt;&lt;Author&gt;Southgate&lt;/Author&gt;&lt;Year&gt;1994&lt;/Year&gt;&lt;RecNum&gt;48&lt;/RecNum&gt;&lt;DisplayText&gt;[55]&lt;/DisplayText&gt;&lt;record&gt;&lt;rec-number&gt;48&lt;/rec-number&gt;&lt;foreign-keys&gt;&lt;key app="EN" db-id="x5zrppps5ptxd5erdwr5sz2ttrda2v0z0vps" timestamp="1689336924"&gt;48&lt;/key&gt;&lt;/foreign-keys&gt;&lt;ref-type name="Journal Article"&gt;17&lt;/ref-type&gt;&lt;contributors&gt;&lt;authors&gt;&lt;author&gt;Southgate,J.&lt;/author&gt;&lt;author&gt;Hutton,K.A.&lt;/author&gt;&lt;author&gt;Thomas,D.F.&lt;/author&gt;&lt;author&gt;Trejdosiewicz,L.K.&lt;/author&gt;&lt;/authors&gt;&lt;/contributors&gt;&lt;titles&gt;&lt;title&gt;Normal human urothelial cells in vitro: proliferation and induction of stratification&lt;/title&gt;&lt;secondary-title&gt;Laboratory Investigation&lt;/secondary-title&gt;&lt;/titles&gt;&lt;periodical&gt;&lt;full-title&gt;Laboratory Investigation&lt;/full-title&gt;&lt;/periodical&gt;&lt;pages&gt;583-594&lt;/pages&gt;&lt;volume&gt;71&lt;/volume&gt;&lt;keywords&gt;&lt;keyword&gt;Lab1_rf&lt;/keyword&gt;&lt;keyword&gt;000&lt;/keyword&gt;&lt;keyword&gt;Published&lt;/keyword&gt;&lt;/keywords&gt;&lt;dates&gt;&lt;year&gt;1994&lt;/year&gt;&lt;/dates&gt;&lt;label&gt;178&lt;/label&gt;&lt;urls&gt;&lt;/urls&gt;&lt;/record&gt;&lt;/Cite&gt;&lt;/EndNote&gt;</w:instrText>
      </w:r>
      <w:r w:rsidR="00EF5DF9">
        <w:fldChar w:fldCharType="separate"/>
      </w:r>
      <w:r w:rsidR="00EF5DF9">
        <w:rPr>
          <w:noProof/>
        </w:rPr>
        <w:t>[55]</w:t>
      </w:r>
      <w:r w:rsidR="00EF5DF9">
        <w:fldChar w:fldCharType="end"/>
      </w:r>
      <w:r>
        <w:t xml:space="preserve">. To overcome this, different groups have independently produced hTERT-immortalised human urothelial cell lines </w:t>
      </w:r>
      <w:r w:rsidR="00EF5DF9">
        <w:fldChar w:fldCharType="begin">
          <w:fldData xml:space="preserve">PEVuZE5vdGU+PENpdGU+PEF1dGhvcj5DaGFwbWFuPC9BdXRob3I+PFllYXI+MjAwNjwvWWVhcj48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</w:fldData>
        </w:fldChar>
      </w:r>
      <w:r w:rsidR="00EF5DF9">
        <w:instrText xml:space="preserve"> ADDIN EN.CITE </w:instrText>
      </w:r>
      <w:r w:rsidR="00EF5DF9">
        <w:fldChar w:fldCharType="begin">
          <w:fldData xml:space="preserve">PEVuZE5vdGU+PENpdGU+PEF1dGhvcj5DaGFwbWFuPC9BdXRob3I+PFllYXI+MjAwNjwvWWVhcj48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</w:fldData>
        </w:fldChar>
      </w:r>
      <w:r w:rsidR="00EF5DF9">
        <w:instrText xml:space="preserve"> ADDIN EN.CITE.DATA </w:instrText>
      </w:r>
      <w:r w:rsidR="00EF5DF9">
        <w:fldChar w:fldCharType="end"/>
      </w:r>
      <w:r w:rsidR="00EF5DF9">
        <w:fldChar w:fldCharType="separate"/>
      </w:r>
      <w:r w:rsidR="00EF5DF9">
        <w:rPr>
          <w:noProof/>
        </w:rPr>
        <w:t>[75, 76]</w:t>
      </w:r>
      <w:r w:rsidR="00EF5DF9">
        <w:fldChar w:fldCharType="end"/>
      </w:r>
      <w:r>
        <w:t>. In both cases it was reported that although immortalisation occurred without major karyotypic changes, the capacity for differentiation was impaired, limiting their usefulness for studying normal urothelial cell biology. One advantage of working with finite NHU lines is that studies typically use independent lines generated from multiple individuals, which can provide important insight into genetic variance</w:t>
      </w:r>
      <w:r w:rsidR="00FA5AB9">
        <w:t xml:space="preserve"> </w:t>
      </w:r>
      <w:r w:rsidR="00EF5DF9">
        <w:fldChar w:fldCharType="begin">
          <w:fldData xml:space="preserve">PEVuZE5vdGU+PENpdGU+PEF1dGhvcj5CYWtlcjwvQXV0aG9yPjxZZWFyPjIwMTg8L1llYXI+PFJl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</w:fldData>
        </w:fldChar>
      </w:r>
      <w:r w:rsidR="00EF5DF9">
        <w:instrText xml:space="preserve"> ADDIN EN.CITE </w:instrText>
      </w:r>
      <w:r w:rsidR="00EF5DF9">
        <w:fldChar w:fldCharType="begin">
          <w:fldData xml:space="preserve">PEVuZE5vdGU+PENpdGU+PEF1dGhvcj5CYWtlcjwvQXV0aG9yPjxZZWFyPjIwMTg8L1llYXI+PFJl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</w:fldData>
        </w:fldChar>
      </w:r>
      <w:r w:rsidR="00EF5DF9">
        <w:instrText xml:space="preserve"> ADDIN EN.CITE.DATA </w:instrText>
      </w:r>
      <w:r w:rsidR="00EF5DF9">
        <w:fldChar w:fldCharType="end"/>
      </w:r>
      <w:r w:rsidR="00EF5DF9">
        <w:fldChar w:fldCharType="separate"/>
      </w:r>
      <w:r w:rsidR="00EF5DF9">
        <w:rPr>
          <w:noProof/>
        </w:rPr>
        <w:t>[48, 77, 78]</w:t>
      </w:r>
      <w:r w:rsidR="00EF5DF9">
        <w:fldChar w:fldCharType="end"/>
      </w:r>
      <w:r>
        <w:t xml:space="preserve">, absent from studies based on single established cell lines. Alternatively, starting with cells from pathological samples </w:t>
      </w:r>
      <w:r w:rsidR="00EF5DF9">
        <w:fldChar w:fldCharType="begin">
          <w:fldData xml:space="preserve">PEVuZE5vdGU+PENpdGU+PEF1dGhvcj5IaW5sZXk8L0F1dGhvcj48WWVhcj4yMDIyPC9ZZWFyPjxS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=
</w:fldData>
        </w:fldChar>
      </w:r>
      <w:r w:rsidR="00EF5DF9">
        <w:instrText xml:space="preserve"> ADDIN EN.CITE </w:instrText>
      </w:r>
      <w:r w:rsidR="00EF5DF9">
        <w:fldChar w:fldCharType="begin">
          <w:fldData xml:space="preserve">PEVuZE5vdGU+PENpdGU+PEF1dGhvcj5IaW5sZXk8L0F1dGhvcj48WWVhcj4yMDIyPC9ZZWFyPjxS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67]</w:t>
      </w:r>
      <w:r w:rsidR="00EF5DF9">
        <w:fldChar w:fldCharType="end"/>
      </w:r>
      <w:r>
        <w:t xml:space="preserve">, or by experimental manipulation (such as using retroviral infection to overexpress a transgene or dominant negative gene </w:t>
      </w:r>
      <w:r w:rsidR="00EF5DF9">
        <w:fldChar w:fldCharType="begin"/>
      </w:r>
      <w:r w:rsidR="00EF5DF9">
        <w:instrText xml:space="preserve"> ADDIN EN.CITE &lt;EndNote&gt;&lt;Cite&gt;&lt;Author&gt;Georgopoulos&lt;/Author&gt;&lt;Year&gt;2010&lt;/Year&gt;&lt;RecNum&gt;78&lt;/RecNum&gt;&lt;DisplayText&gt;[79]&lt;/DisplayText&gt;&lt;record&gt;&lt;rec-number&gt;78&lt;/rec-number&gt;&lt;foreign-keys&gt;&lt;key app="EN" db-id="x5zrppps5ptxd5erdwr5sz2ttrda2v0z0vps" timestamp="1689943383"&gt;78&lt;/key&gt;&lt;/foreign-keys&gt;&lt;ref-type name="Journal Article"&gt;17&lt;/ref-type&gt;&lt;contributors&gt;&lt;authors&gt;&lt;author&gt;Georgopoulos, N. T.&lt;/author&gt;&lt;author&gt;Kirkwood, L. A.&lt;/author&gt;&lt;author&gt;Walker, D. C.&lt;/author&gt;&lt;author&gt;Southgate, J.&lt;/author&gt;&lt;/authors&gt;&lt;/contributors&gt;&lt;auth-address&gt;Jack Birch Unit for Molecular Carcinogenesis, Department of Biology, University of York, York, United Kingdom.&lt;/auth-address&gt;&lt;titles&gt;&lt;title&gt;Differential regulation of growth-promoting signalling pathways by E-cadherin&lt;/title&gt;&lt;secondary-title&gt;PLoS One&lt;/secondary-title&gt;&lt;/titles&gt;&lt;periodical&gt;&lt;full-title&gt;PLoS One&lt;/full-title&gt;&lt;/periodical&gt;&lt;pages&gt;e13621&lt;/pages&gt;&lt;volume&gt;5&lt;/volume&gt;&lt;number&gt;10&lt;/number&gt;&lt;edition&gt;20101026&lt;/edition&gt;&lt;keywords&gt;&lt;keyword&gt;Cadherins/*metabolism&lt;/keyword&gt;&lt;keyword&gt;*Cell Proliferation&lt;/keyword&gt;&lt;keyword&gt;Cells, Cultured&lt;/keyword&gt;&lt;keyword&gt;ErbB Receptors/metabolism&lt;/keyword&gt;&lt;keyword&gt;Extracellular Signal-Regulated MAP Kinases/metabolism&lt;/keyword&gt;&lt;keyword&gt;Humans&lt;/keyword&gt;&lt;keyword&gt;Phosphatidylinositol 3-Kinases/metabolism&lt;/keyword&gt;&lt;keyword&gt;Proto-Oncogene Proteins c-akt/metabolism&lt;/keyword&gt;&lt;keyword&gt;*Signal Transduction&lt;/keyword&gt;&lt;keyword&gt;TCF Transcription Factors/metabolism&lt;/keyword&gt;&lt;keyword&gt;Urothelium/cytology/enzymology/metabolism&lt;/keyword&gt;&lt;keyword&gt;beta Catenin/metabolism&lt;/keyword&gt;&lt;/keywords&gt;&lt;dates&gt;&lt;year&gt;2010&lt;/year&gt;&lt;pub-dates&gt;&lt;date&gt;Oct 26&lt;/date&gt;&lt;/pub-dates&gt;&lt;/dates&gt;&lt;isbn&gt;1932-6203&lt;/isbn&gt;&lt;accession-num&gt;21049033&lt;/accession-num&gt;&lt;urls&gt;&lt;/urls&gt;&lt;custom1&gt;Competing Interests: The authors have declared that no competing interests exist.&lt;/custom1&gt;&lt;custom2&gt;PMC2964323&lt;/custom2&gt;&lt;electronic-resource-num&gt;10.1371/journal.pone.0013621&lt;/electronic-resource-num&gt;&lt;remote-database-provider&gt;NLM&lt;/remote-database-provider&gt;&lt;language&gt;eng&lt;/language&gt;&lt;/record&gt;&lt;/Cite&gt;&lt;/EndNote&gt;</w:instrText>
      </w:r>
      <w:r w:rsidR="00EF5DF9">
        <w:fldChar w:fldCharType="separate"/>
      </w:r>
      <w:r w:rsidR="00EF5DF9">
        <w:rPr>
          <w:noProof/>
        </w:rPr>
        <w:t>[79]</w:t>
      </w:r>
      <w:r w:rsidR="00EF5DF9">
        <w:fldChar w:fldCharType="end"/>
      </w:r>
      <w:r>
        <w:t xml:space="preserve">) this approach can offer insight into human pathological processes. </w:t>
      </w:r>
    </w:p>
    <w:p w14:paraId="282DC7BE" w14:textId="471BCC28" w:rsidR="00471B65" w:rsidRDefault="00722B56">
      <w:r>
        <w:lastRenderedPageBreak/>
        <w:t>Studies using finite NHU cell lines can inform on intrinsic mechanisms, such as autocrine growth regulation by E</w:t>
      </w:r>
      <w:r w:rsidR="00FA5AB9">
        <w:t xml:space="preserve">GFR ligands </w:t>
      </w:r>
      <w:r w:rsidR="00EF5DF9">
        <w:fldChar w:fldCharType="begin">
          <w:fldData xml:space="preserve">PEVuZE5vdGU+PENpdGU+PEF1dGhvcj5WYXJsZXk8L0F1dGhvcj48WWVhcj4yMDA1PC9ZZWFyPjxS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</w:fldData>
        </w:fldChar>
      </w:r>
      <w:r w:rsidR="00EF5DF9">
        <w:instrText xml:space="preserve"> ADDIN EN.CITE </w:instrText>
      </w:r>
      <w:r w:rsidR="00EF5DF9">
        <w:fldChar w:fldCharType="begin">
          <w:fldData xml:space="preserve">PEVuZE5vdGU+PENpdGU+PEF1dGhvcj5WYXJsZXk8L0F1dGhvcj48WWVhcj4yMDA1PC9ZZWFyPjxS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</w:fldData>
        </w:fldChar>
      </w:r>
      <w:r w:rsidR="00EF5DF9">
        <w:instrText xml:space="preserve"> ADDIN EN.CITE.DATA </w:instrText>
      </w:r>
      <w:r w:rsidR="00EF5DF9">
        <w:fldChar w:fldCharType="end"/>
      </w:r>
      <w:r w:rsidR="00EF5DF9">
        <w:fldChar w:fldCharType="separate"/>
      </w:r>
      <w:r w:rsidR="00EF5DF9">
        <w:rPr>
          <w:noProof/>
        </w:rPr>
        <w:t>[80, 81]</w:t>
      </w:r>
      <w:r w:rsidR="00EF5DF9">
        <w:fldChar w:fldCharType="end"/>
      </w:r>
      <w:r>
        <w:t xml:space="preserve">. It is notable that NHU cells displaying the non-differentiated, squamous phenotype have proliferation driven by autocrine activation of EGFR by amphiregulin </w:t>
      </w:r>
      <w:r w:rsidR="00EF5DF9">
        <w:fldChar w:fldCharType="begin">
          <w:fldData xml:space="preserve">PEVuZE5vdGU+PENpdGU+PEF1dGhvcj5WYXJsZXk8L0F1dGhvcj48WWVhcj4yMDA1PC9ZZWFyPjxS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</w:fldData>
        </w:fldChar>
      </w:r>
      <w:r w:rsidR="00EF5DF9">
        <w:instrText xml:space="preserve"> ADDIN EN.CITE </w:instrText>
      </w:r>
      <w:r w:rsidR="00EF5DF9">
        <w:fldChar w:fldCharType="begin">
          <w:fldData xml:space="preserve">PEVuZE5vdGU+PENpdGU+PEF1dGhvcj5WYXJsZXk8L0F1dGhvcj48WWVhcj4yMDA1PC9ZZWFyPjxS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</w:fldData>
        </w:fldChar>
      </w:r>
      <w:r w:rsidR="00EF5DF9">
        <w:instrText xml:space="preserve"> ADDIN EN.CITE.DATA </w:instrText>
      </w:r>
      <w:r w:rsidR="00EF5DF9">
        <w:fldChar w:fldCharType="end"/>
      </w:r>
      <w:r w:rsidR="00EF5DF9">
        <w:fldChar w:fldCharType="separate"/>
      </w:r>
      <w:r w:rsidR="00EF5DF9">
        <w:rPr>
          <w:noProof/>
        </w:rPr>
        <w:t>[68, 80]</w:t>
      </w:r>
      <w:r w:rsidR="00EF5DF9">
        <w:fldChar w:fldCharType="end"/>
      </w:r>
      <w:r>
        <w:t xml:space="preserve">, which is also the dominant growth driver of basal/squamous MIBC </w:t>
      </w:r>
      <w:r w:rsidR="00EF5DF9">
        <w:fldChar w:fldCharType="begin">
          <w:fldData xml:space="preserve">PEVuZE5vdGU+PENpdGU+PEF1dGhvcj5SZWJvdWlzc291PC9BdXRob3I+PFllYXI+MjAxNDwvWWVh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</w:fldData>
        </w:fldChar>
      </w:r>
      <w:r w:rsidR="00EF5DF9">
        <w:instrText xml:space="preserve"> ADDIN EN.CITE </w:instrText>
      </w:r>
      <w:r w:rsidR="00EF5DF9">
        <w:fldChar w:fldCharType="begin">
          <w:fldData xml:space="preserve">PEVuZE5vdGU+PENpdGU+PEF1dGhvcj5SZWJvdWlzc291PC9BdXRob3I+PFllYXI+MjAxNDwvWWVh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</w:fldData>
        </w:fldChar>
      </w:r>
      <w:r w:rsidR="00EF5DF9">
        <w:instrText xml:space="preserve"> ADDIN EN.CITE.DATA </w:instrText>
      </w:r>
      <w:r w:rsidR="00EF5DF9">
        <w:fldChar w:fldCharType="end"/>
      </w:r>
      <w:r w:rsidR="00EF5DF9">
        <w:fldChar w:fldCharType="separate"/>
      </w:r>
      <w:r w:rsidR="00EF5DF9">
        <w:rPr>
          <w:noProof/>
        </w:rPr>
        <w:t>[68]</w:t>
      </w:r>
      <w:r w:rsidR="00EF5DF9">
        <w:fldChar w:fldCharType="end"/>
      </w:r>
      <w:r>
        <w:t>.</w:t>
      </w:r>
    </w:p>
    <w:p w14:paraId="282DC7BF" w14:textId="3E181CE2" w:rsidR="00471B65" w:rsidRDefault="00722B56">
      <w:r>
        <w:t xml:space="preserve">While there is much utility in isolating and expanding urothelial cells for characterisation and experimental studies, this disrupts spatial organisation and eliminates paracrine and other interactions between epithelium and stroma that are implicit in urothelial tissue biology </w:t>
      </w:r>
      <w:r w:rsidRPr="00301F74">
        <w:rPr>
          <w:i/>
        </w:rPr>
        <w:t>in situ</w:t>
      </w:r>
      <w:r>
        <w:t xml:space="preserve">. A more physiological approach is to use an air-liquid interface to maintain urothelium intact with its stroma </w:t>
      </w:r>
      <w:r w:rsidR="00EF5DF9">
        <w:fldChar w:fldCharType="begin"/>
      </w:r>
      <w:r w:rsidR="00EF5DF9">
        <w:instrText xml:space="preserve"> ADDIN EN.CITE &lt;EndNote&gt;&lt;Cite&gt;&lt;Author&gt;Knowles&lt;/Author&gt;&lt;Year&gt;1983&lt;/Year&gt;&lt;RecNum&gt;117&lt;/RecNum&gt;&lt;DisplayText&gt;[82]&lt;/DisplayText&gt;&lt;record&gt;&lt;rec-number&gt;117&lt;/rec-number&gt;&lt;foreign-keys&gt;&lt;key app="EN" db-id="x5zrppps5ptxd5erdwr5sz2ttrda2v0z0vps" timestamp="1690895238"&gt;117&lt;/key&gt;&lt;/foreign-keys&gt;&lt;ref-type name="Journal Article"&gt;17&lt;/ref-type&gt;&lt;contributors&gt;&lt;authors&gt;&lt;author&gt;Knowles, M. A.&lt;/author&gt;&lt;author&gt;Finesilver, A.&lt;/author&gt;&lt;author&gt;Harvey, A. E.&lt;/author&gt;&lt;author&gt;Berry, R. J.&lt;/author&gt;&lt;author&gt;Hicks, R. M.&lt;/author&gt;&lt;/authors&gt;&lt;/contributors&gt;&lt;titles&gt;&lt;title&gt;Long-term organ culture of normal human bladder&lt;/title&gt;&lt;secondary-title&gt;Cancer Res&lt;/secondary-title&gt;&lt;/titles&gt;&lt;periodical&gt;&lt;full-title&gt;Cancer Res&lt;/full-title&gt;&lt;/periodical&gt;&lt;pages&gt;374-85&lt;/pages&gt;&lt;volume&gt;43&lt;/volume&gt;&lt;number&gt;1&lt;/number&gt;&lt;keywords&gt;&lt;keyword&gt;Adult&lt;/keyword&gt;&lt;keyword&gt;Autoradiography&lt;/keyword&gt;&lt;keyword&gt;Culture Media&lt;/keyword&gt;&lt;keyword&gt;Humans&lt;/keyword&gt;&lt;keyword&gt;Microscopy, Electron&lt;/keyword&gt;&lt;keyword&gt;Microscopy, Electron, Scanning&lt;/keyword&gt;&lt;keyword&gt;Organ Culture Techniques/methods&lt;/keyword&gt;&lt;keyword&gt;Urinary Bladder/*cytology/ultrastructure&lt;/keyword&gt;&lt;/keywords&gt;&lt;dates&gt;&lt;year&gt;1983&lt;/year&gt;&lt;pub-dates&gt;&lt;date&gt;Jan&lt;/date&gt;&lt;/pub-dates&gt;&lt;/dates&gt;&lt;isbn&gt;0008-5472 (Print)&amp;#xD;0008-5472&lt;/isbn&gt;&lt;accession-num&gt;6847779&lt;/accession-num&gt;&lt;urls&gt;&lt;/urls&gt;&lt;remote-database-provider&gt;NLM&lt;/remote-database-provider&gt;&lt;language&gt;eng&lt;/language&gt;&lt;/record&gt;&lt;/Cite&gt;&lt;/EndNote&gt;</w:instrText>
      </w:r>
      <w:r w:rsidR="00EF5DF9">
        <w:fldChar w:fldCharType="separate"/>
      </w:r>
      <w:r w:rsidR="00EF5DF9">
        <w:rPr>
          <w:noProof/>
        </w:rPr>
        <w:t>[82]</w:t>
      </w:r>
      <w:r w:rsidR="00EF5DF9">
        <w:fldChar w:fldCharType="end"/>
      </w:r>
      <w:r>
        <w:t xml:space="preserve">, or reconstituted by combining cultured NHU cells with stroma </w:t>
      </w:r>
      <w:r w:rsidR="00EF5DF9">
        <w:fldChar w:fldCharType="begin"/>
      </w:r>
      <w:r w:rsidR="00EF5DF9">
        <w:instrText xml:space="preserve"> ADDIN EN.CITE &lt;EndNote&gt;&lt;Cite&gt;&lt;Author&gt;Scriven&lt;/Author&gt;&lt;Year&gt;1997&lt;/Year&gt;&lt;RecNum&gt;118&lt;/RecNum&gt;&lt;DisplayText&gt;[2]&lt;/DisplayText&gt;&lt;record&gt;&lt;rec-number&gt;118&lt;/rec-number&gt;&lt;foreign-keys&gt;&lt;key app="EN" db-id="x5zrppps5ptxd5erdwr5sz2ttrda2v0z0vps" timestamp="1690895475"&gt;118&lt;/key&gt;&lt;/foreign-keys&gt;&lt;ref-type name="Journal Article"&gt;17&lt;/ref-type&gt;&lt;contributors&gt;&lt;authors&gt;&lt;author&gt;Scriven, S. D.&lt;/author&gt;&lt;author&gt;Booth, C.&lt;/author&gt;&lt;author&gt;Thomas, D. F.&lt;/author&gt;&lt;author&gt;Trejdosiewicz, L. K.&lt;/author&gt;&lt;author&gt;Southgate, J.&lt;/author&gt;&lt;/authors&gt;&lt;/contributors&gt;&lt;auth-address&gt;ICRF Cancer Medicine Research Unit, St. James&amp;apos;s University Hospital, Leeds, United Kingdom.&lt;/auth-address&gt;&lt;titles&gt;&lt;title&gt;Reconstitution of human urothelium from monolayer cultures&lt;/title&gt;&lt;secondary-title&gt;J Urol&lt;/secondary-title&gt;&lt;/titles&gt;&lt;periodical&gt;&lt;full-title&gt;J Urol&lt;/full-title&gt;&lt;/periodical&gt;&lt;pages&gt;1147-52&lt;/pages&gt;&lt;volume&gt;158&lt;/volume&gt;&lt;number&gt;3 Pt 2&lt;/number&gt;&lt;keywords&gt;&lt;keyword&gt;Cell Adhesion&lt;/keyword&gt;&lt;keyword&gt;Cell Division&lt;/keyword&gt;&lt;keyword&gt;Cells, Cultured&lt;/keyword&gt;&lt;keyword&gt;Humans&lt;/keyword&gt;&lt;keyword&gt;Organ Culture Techniques/*methods&lt;/keyword&gt;&lt;keyword&gt;Urothelium/cytology/*growth &amp;amp; development/metabolism&lt;/keyword&gt;&lt;/keywords&gt;&lt;dates&gt;&lt;year&gt;1997&lt;/year&gt;&lt;pub-dates&gt;&lt;date&gt;Sep&lt;/date&gt;&lt;/pub-dates&gt;&lt;/dates&gt;&lt;isbn&gt;0022-5347 (Print)&amp;#xD;0022-5347&lt;/isbn&gt;&lt;accession-num&gt;9258159&lt;/accession-num&gt;&lt;urls&gt;&lt;/urls&gt;&lt;electronic-resource-num&gt;10.1097/00005392-199709000-00115&lt;/electronic-resource-num&gt;&lt;remote-database-provider&gt;NLM&lt;/remote-database-provider&gt;&lt;language&gt;eng&lt;/language&gt;&lt;/record&gt;&lt;/Cite&gt;&lt;/EndNote&gt;</w:instrText>
      </w:r>
      <w:r w:rsidR="00EF5DF9">
        <w:fldChar w:fldCharType="separate"/>
      </w:r>
      <w:r w:rsidR="00EF5DF9">
        <w:rPr>
          <w:noProof/>
        </w:rPr>
        <w:t>[2]</w:t>
      </w:r>
      <w:r w:rsidR="00EF5DF9">
        <w:fldChar w:fldCharType="end"/>
      </w:r>
      <w:r>
        <w:t xml:space="preserve">. Organ culture approaches simulate a more physiological tissue environment for studying cell-to-cell and cell-to-ECM interactions and have been used to maintain urothelium in a mature state for 100 days </w:t>
      </w:r>
      <w:r w:rsidR="00EF5DF9">
        <w:fldChar w:fldCharType="begin"/>
      </w:r>
      <w:r w:rsidR="00EF5DF9">
        <w:instrText xml:space="preserve"> ADDIN EN.CITE &lt;EndNote&gt;&lt;Cite&gt;&lt;Author&gt;Knowles&lt;/Author&gt;&lt;Year&gt;1983&lt;/Year&gt;&lt;RecNum&gt;117&lt;/RecNum&gt;&lt;DisplayText&gt;[82]&lt;/DisplayText&gt;&lt;record&gt;&lt;rec-number&gt;117&lt;/rec-number&gt;&lt;foreign-keys&gt;&lt;key app="EN" db-id="x5zrppps5ptxd5erdwr5sz2ttrda2v0z0vps" timestamp="1690895238"&gt;117&lt;/key&gt;&lt;/foreign-keys&gt;&lt;ref-type name="Journal Article"&gt;17&lt;/ref-type&gt;&lt;contributors&gt;&lt;authors&gt;&lt;author&gt;Knowles, M. A.&lt;/author&gt;&lt;author&gt;Finesilver, A.&lt;/author&gt;&lt;author&gt;Harvey, A. E.&lt;/author&gt;&lt;author&gt;Berry, R. J.&lt;/author&gt;&lt;author&gt;Hicks, R. M.&lt;/author&gt;&lt;/authors&gt;&lt;/contributors&gt;&lt;titles&gt;&lt;title&gt;Long-term organ culture of normal human bladder&lt;/title&gt;&lt;secondary-title&gt;Cancer Res&lt;/secondary-title&gt;&lt;/titles&gt;&lt;periodical&gt;&lt;full-title&gt;Cancer Res&lt;/full-title&gt;&lt;/periodical&gt;&lt;pages&gt;374-85&lt;/pages&gt;&lt;volume&gt;43&lt;/volume&gt;&lt;number&gt;1&lt;/number&gt;&lt;keywords&gt;&lt;keyword&gt;Adult&lt;/keyword&gt;&lt;keyword&gt;Autoradiography&lt;/keyword&gt;&lt;keyword&gt;Culture Media&lt;/keyword&gt;&lt;keyword&gt;Humans&lt;/keyword&gt;&lt;keyword&gt;Microscopy, Electron&lt;/keyword&gt;&lt;keyword&gt;Microscopy, Electron, Scanning&lt;/keyword&gt;&lt;keyword&gt;Organ Culture Techniques/methods&lt;/keyword&gt;&lt;keyword&gt;Urinary Bladder/*cytology/ultrastructure&lt;/keyword&gt;&lt;/keywords&gt;&lt;dates&gt;&lt;year&gt;1983&lt;/year&gt;&lt;pub-dates&gt;&lt;date&gt;Jan&lt;/date&gt;&lt;/pub-dates&gt;&lt;/dates&gt;&lt;isbn&gt;0008-5472 (Print)&amp;#xD;0008-5472&lt;/isbn&gt;&lt;accession-num&gt;6847779&lt;/accession-num&gt;&lt;urls&gt;&lt;/urls&gt;&lt;remote-database-provider&gt;NLM&lt;/remote-database-provider&gt;&lt;language&gt;eng&lt;/language&gt;&lt;/record&gt;&lt;/Cite&gt;&lt;/EndNote&gt;</w:instrText>
      </w:r>
      <w:r w:rsidR="00EF5DF9">
        <w:fldChar w:fldCharType="separate"/>
      </w:r>
      <w:r w:rsidR="00EF5DF9">
        <w:rPr>
          <w:noProof/>
        </w:rPr>
        <w:t>[82]</w:t>
      </w:r>
      <w:r w:rsidR="00EF5DF9">
        <w:fldChar w:fldCharType="end"/>
      </w:r>
      <w:r>
        <w:t>, but these approaches tend only to support small-scale studies (reviewed</w:t>
      </w:r>
      <w:r w:rsidR="00FA5AB9">
        <w:t xml:space="preserve"> by </w:t>
      </w:r>
      <w:r w:rsidR="00EF5DF9">
        <w:fldChar w:fldCharType="begin">
          <w:fldData xml:space="preserve">PEVuZE5vdGU+PENpdGU+PEF1dGhvcj5WYXJsZXk8L0F1dGhvcj48WWVhcj4yMDExPC9ZZWFyPjxS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</w:fldData>
        </w:fldChar>
      </w:r>
      <w:r w:rsidR="00EF5DF9">
        <w:instrText xml:space="preserve"> ADDIN EN.CITE </w:instrText>
      </w:r>
      <w:r w:rsidR="00EF5DF9">
        <w:fldChar w:fldCharType="begin">
          <w:fldData xml:space="preserve">PEVuZE5vdGU+PENpdGU+PEF1dGhvcj5WYXJsZXk8L0F1dGhvcj48WWVhcj4yMDExPC9ZZWFyPjxS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</w:fldData>
        </w:fldChar>
      </w:r>
      <w:r w:rsidR="00EF5DF9">
        <w:instrText xml:space="preserve"> ADDIN EN.CITE.DATA </w:instrText>
      </w:r>
      <w:r w:rsidR="00EF5DF9">
        <w:fldChar w:fldCharType="end"/>
      </w:r>
      <w:r w:rsidR="00EF5DF9">
        <w:fldChar w:fldCharType="separate"/>
      </w:r>
      <w:r w:rsidR="00EF5DF9">
        <w:rPr>
          <w:noProof/>
        </w:rPr>
        <w:t>[72]</w:t>
      </w:r>
      <w:r w:rsidR="00EF5DF9">
        <w:fldChar w:fldCharType="end"/>
      </w:r>
      <w:r>
        <w:t xml:space="preserve">. </w:t>
      </w:r>
    </w:p>
    <w:p w14:paraId="282DC7C0" w14:textId="74D55279" w:rsidR="00471B65" w:rsidRDefault="00722B56">
      <w:pPr>
        <w:rPr>
          <w:b/>
        </w:rPr>
      </w:pPr>
      <w:r>
        <w:rPr>
          <w:b/>
        </w:rPr>
        <w:t>5.3</w:t>
      </w:r>
      <w:r w:rsidR="009B4E76">
        <w:rPr>
          <w:b/>
        </w:rPr>
        <w:tab/>
      </w:r>
      <w:sdt>
        <w:sdtPr>
          <w:tag w:val="goog_rdk_89"/>
          <w:id w:val="1614101066"/>
        </w:sdtPr>
        <w:sdtContent>
          <w:r w:rsidRPr="005E41CF">
            <w:rPr>
              <w:b/>
              <w:i/>
            </w:rPr>
            <w:t>In vitro</w:t>
          </w:r>
        </w:sdtContent>
      </w:sdt>
      <w:r>
        <w:rPr>
          <w:b/>
        </w:rPr>
        <w:t xml:space="preserve"> studies using animal-derived urothelium. </w:t>
      </w:r>
    </w:p>
    <w:p w14:paraId="282DC7C1" w14:textId="2D426001" w:rsidR="00471B65" w:rsidRDefault="00722B56">
      <w:r>
        <w:t xml:space="preserve">The potential to expand and post-differentiate urothelial cell cultures has supported research with clinical goals, such as tissue engineering for reconstructive bladder surgery. As well as promoting NHU cell/tissue research, the need for methods for surgical delivery of </w:t>
      </w:r>
      <w:r w:rsidRPr="005E41CF">
        <w:rPr>
          <w:i/>
          <w:iCs/>
        </w:rPr>
        <w:t>in vitro</w:t>
      </w:r>
      <w:r>
        <w:t xml:space="preserve">-engineered tissues has driven parallel </w:t>
      </w:r>
      <w:sdt>
        <w:sdtPr>
          <w:tag w:val="goog_rdk_90"/>
          <w:id w:val="2103916768"/>
        </w:sdtPr>
        <w:sdtContent>
          <w:r w:rsidRPr="005E41CF">
            <w:rPr>
              <w:i/>
            </w:rPr>
            <w:t>in vitro</w:t>
          </w:r>
        </w:sdtContent>
      </w:sdt>
      <w:r>
        <w:t xml:space="preserve"> methods for normal porcine urothelial cells</w:t>
      </w:r>
      <w:r w:rsidR="00FA5AB9">
        <w:t xml:space="preserve"> </w:t>
      </w:r>
      <w:r w:rsidR="00EF5DF9">
        <w:fldChar w:fldCharType="begin">
          <w:fldData xml:space="preserve">PEVuZE5vdGU+PENpdGU+PEF1dGhvcj5UdXJuZXI8L0F1dGhvcj48WWVhcj4yMDA4PC9ZZWFyPjxS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</w:fldData>
        </w:fldChar>
      </w:r>
      <w:r w:rsidR="00EF5DF9">
        <w:instrText xml:space="preserve"> ADDIN EN.CITE </w:instrText>
      </w:r>
      <w:r w:rsidR="00EF5DF9">
        <w:fldChar w:fldCharType="begin">
          <w:fldData xml:space="preserve">PEVuZE5vdGU+PENpdGU+PEF1dGhvcj5UdXJuZXI8L0F1dGhvcj48WWVhcj4yMDA4PC9ZZWFyPjxS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</w:fldData>
        </w:fldChar>
      </w:r>
      <w:r w:rsidR="00EF5DF9">
        <w:instrText xml:space="preserve"> ADDIN EN.CITE.DATA </w:instrText>
      </w:r>
      <w:r w:rsidR="00EF5DF9">
        <w:fldChar w:fldCharType="end"/>
      </w:r>
      <w:r w:rsidR="00EF5DF9">
        <w:fldChar w:fldCharType="separate"/>
      </w:r>
      <w:r w:rsidR="00EF5DF9">
        <w:rPr>
          <w:noProof/>
        </w:rPr>
        <w:t>[83]</w:t>
      </w:r>
      <w:r w:rsidR="00EF5DF9">
        <w:fldChar w:fldCharType="end"/>
      </w:r>
      <w:r>
        <w:t xml:space="preserve">, in advance of testing in experimental surgical models </w:t>
      </w:r>
      <w:r w:rsidR="00EF5DF9">
        <w:fldChar w:fldCharType="begin">
          <w:fldData xml:space="preserve">PEVuZE5vdGU+PENpdGU+PEF1dGhvcj5UdXJuZXI8L0F1dGhvcj48WWVhcj4yMDExPC9ZZWFyPjxS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</w:fldData>
        </w:fldChar>
      </w:r>
      <w:r w:rsidR="00EF5DF9">
        <w:instrText xml:space="preserve"> ADDIN EN.CITE </w:instrText>
      </w:r>
      <w:r w:rsidR="00EF5DF9">
        <w:fldChar w:fldCharType="begin">
          <w:fldData xml:space="preserve">PEVuZE5vdGU+PENpdGU+PEF1dGhvcj5UdXJuZXI8L0F1dGhvcj48WWVhcj4yMDExPC9ZZWFyPjxS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</w:fldData>
        </w:fldChar>
      </w:r>
      <w:r w:rsidR="00EF5DF9">
        <w:instrText xml:space="preserve"> ADDIN EN.CITE.DATA </w:instrText>
      </w:r>
      <w:r w:rsidR="00EF5DF9">
        <w:fldChar w:fldCharType="end"/>
      </w:r>
      <w:r w:rsidR="00EF5DF9">
        <w:fldChar w:fldCharType="separate"/>
      </w:r>
      <w:r w:rsidR="00EF5DF9">
        <w:rPr>
          <w:noProof/>
        </w:rPr>
        <w:t>[84]</w:t>
      </w:r>
      <w:r w:rsidR="00EF5DF9">
        <w:fldChar w:fldCharType="end"/>
      </w:r>
      <w:r>
        <w:t xml:space="preserve">.  Cultures of normal porcine urothelial cells have also been used in basic cell biological research, as they show good equivalence to human urothelium </w:t>
      </w:r>
      <w:sdt>
        <w:sdtPr>
          <w:tag w:val="goog_rdk_93"/>
          <w:id w:val="-871531000"/>
        </w:sdtPr>
        <w:sdtContent>
          <w:r w:rsidRPr="005E41CF">
            <w:rPr>
              <w:i/>
            </w:rPr>
            <w:t>in vitro</w:t>
          </w:r>
        </w:sdtContent>
      </w:sdt>
      <w:r>
        <w:t xml:space="preserve"> and the tissue is available fresh and in quantity from an abattoir. Thus, subcultured normal porcine bladder urothelial cells have been used in studies of barrier repair after injury </w:t>
      </w:r>
      <w:r w:rsidR="00EF5DF9">
        <w:fldChar w:fldCharType="begin">
          <w:fldData xml:space="preserve">PEVuZE5vdGU+PENpdGU+PEF1dGhvcj5WacWhbmphcjwvQXV0aG9yPjxZZWFyPjIwMTI8L1llYXI+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</w:fldData>
        </w:fldChar>
      </w:r>
      <w:r w:rsidR="00EF5DF9">
        <w:instrText xml:space="preserve"> ADDIN EN.CITE </w:instrText>
      </w:r>
      <w:r w:rsidR="00EF5DF9">
        <w:fldChar w:fldCharType="begin">
          <w:fldData xml:space="preserve">PEVuZE5vdGU+PENpdGU+PEF1dGhvcj5WacWhbmphcjwvQXV0aG9yPjxZZWFyPjIwMTI8L1llYXI+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</w:fldData>
        </w:fldChar>
      </w:r>
      <w:r w:rsidR="00EF5DF9">
        <w:instrText xml:space="preserve"> ADDIN EN.CITE.DATA </w:instrText>
      </w:r>
      <w:r w:rsidR="00EF5DF9">
        <w:fldChar w:fldCharType="end"/>
      </w:r>
      <w:r w:rsidR="00EF5DF9">
        <w:fldChar w:fldCharType="separate"/>
      </w:r>
      <w:r w:rsidR="00EF5DF9">
        <w:rPr>
          <w:noProof/>
        </w:rPr>
        <w:t>[35, 85]</w:t>
      </w:r>
      <w:r w:rsidR="00EF5DF9">
        <w:fldChar w:fldCharType="end"/>
      </w:r>
      <w:r>
        <w:t xml:space="preserve">, leading to new insights into the relationships between cytoskeletal organisation, apical endocytosis and uroplakin expression that modulate barrier function in superficial cells </w:t>
      </w:r>
      <w:r w:rsidR="00EF5DF9">
        <w:fldChar w:fldCharType="begin"/>
      </w:r>
      <w:r w:rsidR="00EF5DF9">
        <w:instrText xml:space="preserve"> ADDIN EN.CITE &lt;EndNote&gt;&lt;Cite&gt;&lt;Author&gt;Kreft&lt;/Author&gt;&lt;Year&gt;2022&lt;/Year&gt;&lt;RecNum&gt;87&lt;/RecNum&gt;&lt;DisplayText&gt;[21]&lt;/DisplayText&gt;&lt;record&gt;&lt;rec-number&gt;87&lt;/rec-number&gt;&lt;foreign-keys&gt;&lt;key app="EN" db-id="x5zrppps5ptxd5erdwr5sz2ttrda2v0z0vps" timestamp="1689945314"&gt;87&lt;/key&gt;&lt;/foreign-keys&gt;&lt;ref-type name="Journal Article"&gt;17&lt;/ref-type&gt;&lt;contributors&gt;&lt;authors&gt;&lt;author&gt;Kreft, M. E.&lt;/author&gt;&lt;author&gt;Mironov, A. A.&lt;/author&gt;&lt;author&gt;Hudoklin, S.&lt;/author&gt;&lt;/authors&gt;&lt;/contributors&gt;&lt;auth-address&gt;Faculty of Medicine, Institute of Cell Biology, University of Ljubljana, Ljubljana, Slovenia. mateja.erdani@mf.uni-lj.si.&amp;#xD;The FIRC Institute of Molecular Oncology, Milan, Italy.&amp;#xD;Faculty of Medicine, Institute of Cell Biology, University of Ljubljana, Ljubljana, Slovenia.&lt;/auth-address&gt;&lt;titles&gt;&lt;title&gt;The Golgi complex: An organelle that determines urothelial cell biology in health and disease&lt;/title&gt;&lt;secondary-title&gt;Histochem Cell Biol&lt;/secondary-title&gt;&lt;/titles&gt;&lt;periodical&gt;&lt;full-title&gt;Histochem Cell Biol&lt;/full-title&gt;&lt;/periodical&gt;&lt;pages&gt;229-240&lt;/pages&gt;&lt;volume&gt;158&lt;/volume&gt;&lt;number&gt;3&lt;/number&gt;&lt;edition&gt;20220630&lt;/edition&gt;&lt;keywords&gt;&lt;keyword&gt;Cell Differentiation&lt;/keyword&gt;&lt;keyword&gt;Epithelial Cells/metabolism&lt;/keyword&gt;&lt;keyword&gt;Golgi Apparatus/metabolism&lt;/keyword&gt;&lt;keyword&gt;Membrane Proteins/metabolism&lt;/keyword&gt;&lt;keyword&gt;Urinary Bladder&lt;/keyword&gt;&lt;keyword&gt;*Uroplakins/metabolism&lt;/keyword&gt;&lt;keyword&gt;*Urothelium&lt;/keyword&gt;&lt;keyword&gt;Bladder cancer&lt;/keyword&gt;&lt;keyword&gt;Blood–urine barrier&lt;/keyword&gt;&lt;keyword&gt;Differentiation&lt;/keyword&gt;&lt;keyword&gt;Golgi complex&lt;/keyword&gt;&lt;keyword&gt;Uroplakins&lt;/keyword&gt;&lt;keyword&gt;Urothelium&lt;/keyword&gt;&lt;/keywords&gt;&lt;dates&gt;&lt;year&gt;2022&lt;/year&gt;&lt;pub-dates&gt;&lt;date&gt;Sep&lt;/date&gt;&lt;/pub-dates&gt;&lt;/dates&gt;&lt;isbn&gt;0948-6143 (Print)&amp;#xD;0948-6143&lt;/isbn&gt;&lt;accession-num&gt;35773494&lt;/accession-num&gt;&lt;urls&gt;&lt;/urls&gt;&lt;custom1&gt;The authors declare no competing or financial interests.&lt;/custom1&gt;&lt;custom2&gt;PMC9399047&lt;/custom2&gt;&lt;electronic-resource-num&gt;10.1007/s00418-022-02121-0&lt;/electronic-resource-num&gt;&lt;remote-database-provider&gt;NLM&lt;/remote-database-provider&gt;&lt;language&gt;eng&lt;/language&gt;&lt;/record&gt;&lt;/Cite&gt;&lt;/EndNote&gt;</w:instrText>
      </w:r>
      <w:r w:rsidR="00EF5DF9">
        <w:fldChar w:fldCharType="separate"/>
      </w:r>
      <w:r w:rsidR="00EF5DF9">
        <w:rPr>
          <w:noProof/>
        </w:rPr>
        <w:t>[21]</w:t>
      </w:r>
      <w:r w:rsidR="00EF5DF9">
        <w:fldChar w:fldCharType="end"/>
      </w:r>
      <w:r>
        <w:t xml:space="preserve">. </w:t>
      </w:r>
    </w:p>
    <w:p w14:paraId="282DC7C2" w14:textId="0DC9F38A" w:rsidR="00471B65" w:rsidRDefault="00722B56">
      <w:r>
        <w:t xml:space="preserve">Obtaining sufficient quantities of healthy human bladder tissue remains a major obstacle preventing extensive preclinical studies of differentiated cultures of human bladder urothelium. Mouse urothelium is well-characterised </w:t>
      </w:r>
      <w:r w:rsidR="00EF5DF9">
        <w:fldChar w:fldCharType="begin"/>
      </w:r>
      <w:r w:rsidR="00EF5DF9">
        <w:instrText xml:space="preserve"> ADDIN EN.CITE &lt;EndNote&gt;&lt;Cite&gt;&lt;Author&gt;Romih&lt;/Author&gt;&lt;Year&gt;2005&lt;/Year&gt;&lt;RecNum&gt;157&lt;/RecNum&gt;&lt;DisplayText&gt;[86]&lt;/DisplayText&gt;&lt;record&gt;&lt;rec-number&gt;157&lt;/rec-number&gt;&lt;foreign-keys&gt;&lt;key app="EN" db-id="x5zrppps5ptxd5erdwr5sz2ttrda2v0z0vps" timestamp="1707494453"&gt;157&lt;/key&gt;&lt;/foreign-keys&gt;&lt;ref-type name="Journal Article"&gt;17&lt;/ref-type&gt;&lt;contributors&gt;&lt;authors&gt;&lt;author&gt;Romih, R.&lt;/author&gt;&lt;author&gt;Korosec, P.&lt;/author&gt;&lt;author&gt;de Mello, W., Jr.&lt;/author&gt;&lt;author&gt;Jezernik, K.&lt;/author&gt;&lt;/authors&gt;&lt;/contributors&gt;&lt;auth-address&gt;Medical faculty, Institute of Cell Biology, Ljubljana, Slovenia. rok.romih@mf.uni-lj.si&lt;/auth-address&gt;&lt;titles&gt;&lt;title&gt;Differentiation of epithelial cells in the urinary tract&lt;/title&gt;&lt;secondary-title&gt;Cell Tissue Res&lt;/secondary-title&gt;&lt;/titles&gt;&lt;periodical&gt;&lt;full-title&gt;Cell Tissue Res&lt;/full-title&gt;&lt;/periodical&gt;&lt;pages&gt;259-68&lt;/pages&gt;&lt;volume&gt;320&lt;/volume&gt;&lt;number&gt;2&lt;/number&gt;&lt;edition&gt;20050319&lt;/edition&gt;&lt;keywords&gt;&lt;keyword&gt;Animals&lt;/keyword&gt;&lt;keyword&gt;*Cell Differentiation&lt;/keyword&gt;&lt;keyword&gt;Female&lt;/keyword&gt;&lt;keyword&gt;Fluorescent Antibody Technique&lt;/keyword&gt;&lt;keyword&gt;Immunohistochemistry&lt;/keyword&gt;&lt;keyword&gt;Keratins/metabolism&lt;/keyword&gt;&lt;keyword&gt;Male&lt;/keyword&gt;&lt;keyword&gt;Membrane Glycoproteins/metabolism&lt;/keyword&gt;&lt;keyword&gt;Mice&lt;/keyword&gt;&lt;keyword&gt;Mice, Inbred Strains&lt;/keyword&gt;&lt;keyword&gt;Microscopy, Electron, Scanning&lt;/keyword&gt;&lt;keyword&gt;Microscopy, Immunoelectron&lt;/keyword&gt;&lt;keyword&gt;Tetraspanins&lt;/keyword&gt;&lt;keyword&gt;Urinary Tract/*cytology/metabolism/ultrastructure&lt;/keyword&gt;&lt;keyword&gt;Uroplakin III&lt;/keyword&gt;&lt;keyword&gt;Uroplakin Ia&lt;/keyword&gt;&lt;keyword&gt;Uroplakin Ib&lt;/keyword&gt;&lt;keyword&gt;Urothelium/*cytology/metabolism/ultrastructure&lt;/keyword&gt;&lt;/keywords&gt;&lt;dates&gt;&lt;year&gt;2005&lt;/year&gt;&lt;pub-dates&gt;&lt;date&gt;May&lt;/date&gt;&lt;/pub-dates&gt;&lt;/dates&gt;&lt;isbn&gt;0302-766X (Print)&amp;#xD;0302-766x&lt;/isbn&gt;&lt;accession-num&gt;15778856&lt;/accession-num&gt;&lt;urls&gt;&lt;/urls&gt;&lt;electronic-resource-num&gt;10.1007/s00441-004-1005-4&lt;/electronic-resource-num&gt;&lt;remote-database-provider&gt;NLM&lt;/remote-database-provider&gt;&lt;language&gt;eng&lt;/language&gt;&lt;/record&gt;&lt;/Cite&gt;&lt;/EndNote&gt;</w:instrText>
      </w:r>
      <w:r w:rsidR="00EF5DF9">
        <w:fldChar w:fldCharType="separate"/>
      </w:r>
      <w:r w:rsidR="00EF5DF9">
        <w:rPr>
          <w:noProof/>
        </w:rPr>
        <w:t>[86]</w:t>
      </w:r>
      <w:r w:rsidR="00EF5DF9">
        <w:fldChar w:fldCharType="end"/>
      </w:r>
      <w:r>
        <w:t xml:space="preserve"> and one study using mouse bladder tissue demonstrated the possibility of reusing explants up to 10 times to generate serial outgrowths of highly differentiated urothelia. Even after 10 reuses, mouse bladder urothelial outgrowths had supramolecular and ultrastructural features comparable to native urothelium or primary outgrowths, with tight junction-forming CK20+ superficial cells and p63+ basal cells, indicating sustained proliferative capacity. The same method was proposed (but not tested) for human bladder to support repeated production of highly differentiated human urothelium </w:t>
      </w:r>
      <w:r w:rsidRPr="005E41CF">
        <w:rPr>
          <w:i/>
          <w:iCs/>
        </w:rPr>
        <w:t>in vitro</w:t>
      </w:r>
      <w:r>
        <w:t xml:space="preserve"> for experiments previously not feasible due to small amounts of donor tissue </w:t>
      </w:r>
      <w:r w:rsidR="00EF5DF9">
        <w:fldChar w:fldCharType="begin">
          <w:fldData xml:space="preserve">PEVuZE5vdGU+PENpdGU+PEF1dGhvcj5KZXJtYW48L0F1dGhvcj48WWVhcj4yMDE4PC9ZZWFyPjxS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</w:fldData>
        </w:fldChar>
      </w:r>
      <w:r w:rsidR="00EF5DF9">
        <w:instrText xml:space="preserve"> ADDIN EN.CITE </w:instrText>
      </w:r>
      <w:r w:rsidR="00EF5DF9">
        <w:fldChar w:fldCharType="begin">
          <w:fldData xml:space="preserve">PEVuZE5vdGU+PENpdGU+PEF1dGhvcj5KZXJtYW48L0F1dGhvcj48WWVhcj4yMDE4PC9ZZWFyPjxS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</w:fldData>
        </w:fldChar>
      </w:r>
      <w:r w:rsidR="00EF5DF9">
        <w:instrText xml:space="preserve"> ADDIN EN.CITE.DATA </w:instrText>
      </w:r>
      <w:r w:rsidR="00EF5DF9">
        <w:fldChar w:fldCharType="end"/>
      </w:r>
      <w:r w:rsidR="00EF5DF9">
        <w:fldChar w:fldCharType="separate"/>
      </w:r>
      <w:r w:rsidR="00EF5DF9">
        <w:rPr>
          <w:noProof/>
        </w:rPr>
        <w:t>[87]</w:t>
      </w:r>
      <w:r w:rsidR="00EF5DF9">
        <w:fldChar w:fldCharType="end"/>
      </w:r>
      <w:r>
        <w:t>.</w:t>
      </w:r>
    </w:p>
    <w:p w14:paraId="282DC7C3" w14:textId="053030B5" w:rsidR="00471B65" w:rsidRDefault="00722B56">
      <w:pPr>
        <w:rPr>
          <w:highlight w:val="white"/>
        </w:rPr>
      </w:pPr>
      <w:r>
        <w:t>Whilst animal models clearly offer important insights, as noted above, it is important to be aware of species-related differences between species in terms of developmental processes and timing, or variation, in anatomical or physiological features. A r</w:t>
      </w:r>
      <w:r>
        <w:rPr>
          <w:highlight w:val="white"/>
        </w:rPr>
        <w:t xml:space="preserve">ecent study used single cell RNA sequencing to compare bladder cells from mouse and human in a single integrated dataset, revealing </w:t>
      </w:r>
      <w:r>
        <w:t xml:space="preserve">potential differences in developmental trajectories between mouse and human bladder cells </w:t>
      </w:r>
      <w:r w:rsidR="00EF5DF9">
        <w:rPr>
          <w:highlight w:val="white"/>
        </w:rPr>
        <w:fldChar w:fldCharType="begin">
          <w:fldData xml:space="preserve">PEVuZE5vdGU+PENpdGU+PEF1dGhvcj5TaGk8L0F1dGhvcj48WWVhcj4yMDIyPC9ZZWFyPjxSZWNO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</w:fldData>
        </w:fldChar>
      </w:r>
      <w:r w:rsidR="00EF5DF9">
        <w:rPr>
          <w:highlight w:val="white"/>
        </w:rPr>
        <w:instrText xml:space="preserve"> ADDIN EN.CITE </w:instrText>
      </w:r>
      <w:r w:rsidR="00EF5DF9">
        <w:rPr>
          <w:highlight w:val="white"/>
        </w:rPr>
        <w:fldChar w:fldCharType="begin">
          <w:fldData xml:space="preserve">PEVuZE5vdGU+PENpdGU+PEF1dGhvcj5TaGk8L0F1dGhvcj48WWVhcj4yMDIyPC9ZZWFyPjxSZWNO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</w:fldData>
        </w:fldChar>
      </w:r>
      <w:r w:rsidR="00EF5DF9">
        <w:rPr>
          <w:highlight w:val="white"/>
        </w:rPr>
        <w:instrText xml:space="preserve"> ADDIN EN.CITE.DATA </w:instrText>
      </w:r>
      <w:r w:rsidR="00EF5DF9">
        <w:rPr>
          <w:highlight w:val="white"/>
        </w:rPr>
      </w:r>
      <w:r w:rsidR="00EF5DF9">
        <w:rPr>
          <w:highlight w:val="white"/>
        </w:rPr>
        <w:fldChar w:fldCharType="end"/>
      </w:r>
      <w:r w:rsidR="00EF5DF9">
        <w:rPr>
          <w:highlight w:val="white"/>
        </w:rPr>
      </w:r>
      <w:r w:rsidR="00EF5DF9">
        <w:rPr>
          <w:highlight w:val="white"/>
        </w:rPr>
        <w:fldChar w:fldCharType="separate"/>
      </w:r>
      <w:r w:rsidR="00EF5DF9">
        <w:rPr>
          <w:noProof/>
          <w:highlight w:val="white"/>
        </w:rPr>
        <w:t>[88]</w:t>
      </w:r>
      <w:r w:rsidR="00EF5DF9">
        <w:rPr>
          <w:highlight w:val="white"/>
        </w:rPr>
        <w:fldChar w:fldCharType="end"/>
      </w:r>
      <w:r>
        <w:t xml:space="preserve">. Whilst this indicates the potential for these new approaches to bring </w:t>
      </w:r>
      <w:r>
        <w:rPr>
          <w:highlight w:val="white"/>
        </w:rPr>
        <w:t xml:space="preserve">insight from interspecies studies in the future, challenges remain and verification remains an absolute requirement </w:t>
      </w:r>
      <w:r w:rsidR="00EF5DF9">
        <w:rPr>
          <w:highlight w:val="white"/>
        </w:rPr>
        <w:fldChar w:fldCharType="begin">
          <w:fldData xml:space="preserve">PEVuZE5vdGU+PENpdGU+PEF1dGhvcj5NYTwvQXV0aG9yPjxZZWFyPjIwMjA8L1llYXI+PFJlY051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</w:fldData>
        </w:fldChar>
      </w:r>
      <w:r w:rsidR="00EF5DF9">
        <w:rPr>
          <w:highlight w:val="white"/>
        </w:rPr>
        <w:instrText xml:space="preserve"> ADDIN EN.CITE </w:instrText>
      </w:r>
      <w:r w:rsidR="00EF5DF9">
        <w:rPr>
          <w:highlight w:val="white"/>
        </w:rPr>
        <w:fldChar w:fldCharType="begin">
          <w:fldData xml:space="preserve">PEVuZE5vdGU+PENpdGU+PEF1dGhvcj5NYTwvQXV0aG9yPjxZZWFyPjIwMjA8L1llYXI+PFJlY051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</w:fldData>
        </w:fldChar>
      </w:r>
      <w:r w:rsidR="00EF5DF9">
        <w:rPr>
          <w:highlight w:val="white"/>
        </w:rPr>
        <w:instrText xml:space="preserve"> ADDIN EN.CITE.DATA </w:instrText>
      </w:r>
      <w:r w:rsidR="00EF5DF9">
        <w:rPr>
          <w:highlight w:val="white"/>
        </w:rPr>
      </w:r>
      <w:r w:rsidR="00EF5DF9">
        <w:rPr>
          <w:highlight w:val="white"/>
        </w:rPr>
        <w:fldChar w:fldCharType="end"/>
      </w:r>
      <w:r w:rsidR="00EF5DF9">
        <w:rPr>
          <w:highlight w:val="white"/>
        </w:rPr>
      </w:r>
      <w:r w:rsidR="00EF5DF9">
        <w:rPr>
          <w:highlight w:val="white"/>
        </w:rPr>
        <w:fldChar w:fldCharType="separate"/>
      </w:r>
      <w:r w:rsidR="00EF5DF9">
        <w:rPr>
          <w:noProof/>
          <w:highlight w:val="white"/>
        </w:rPr>
        <w:t>[89]</w:t>
      </w:r>
      <w:r w:rsidR="00EF5DF9">
        <w:rPr>
          <w:highlight w:val="white"/>
        </w:rPr>
        <w:fldChar w:fldCharType="end"/>
      </w:r>
      <w:r>
        <w:rPr>
          <w:highlight w:val="white"/>
        </w:rPr>
        <w:t xml:space="preserve">. </w:t>
      </w:r>
    </w:p>
    <w:p w14:paraId="282DC7C5" w14:textId="6CF57B48" w:rsidR="00471B65" w:rsidRDefault="00722B56">
      <w:r>
        <w:rPr>
          <w:b/>
        </w:rPr>
        <w:t>5.4</w:t>
      </w:r>
      <w:r w:rsidR="009B4E76">
        <w:rPr>
          <w:b/>
        </w:rPr>
        <w:tab/>
      </w:r>
      <w:r>
        <w:rPr>
          <w:b/>
          <w:smallCaps/>
        </w:rPr>
        <w:t xml:space="preserve"> </w:t>
      </w:r>
      <w:r>
        <w:rPr>
          <w:b/>
        </w:rPr>
        <w:t xml:space="preserve">Modelling of bladder urothelium with computational and </w:t>
      </w:r>
      <w:sdt>
        <w:sdtPr>
          <w:tag w:val="goog_rdk_95"/>
          <w:id w:val="818072882"/>
        </w:sdtPr>
        <w:sdtContent>
          <w:r w:rsidRPr="006D4C9A">
            <w:rPr>
              <w:b/>
              <w:i/>
            </w:rPr>
            <w:t>in silico/in virtuo</w:t>
          </w:r>
        </w:sdtContent>
      </w:sdt>
      <w:r>
        <w:rPr>
          <w:b/>
        </w:rPr>
        <w:t xml:space="preserve"> tools</w:t>
      </w:r>
    </w:p>
    <w:p w14:paraId="282DC7C6" w14:textId="7CE8ABE2" w:rsidR="00471B65" w:rsidRDefault="00722B56">
      <w:r>
        <w:t xml:space="preserve">Modelling takes different forms </w:t>
      </w:r>
      <w:r w:rsidR="00EF5DF9">
        <w:fldChar w:fldCharType="begin"/>
      </w:r>
      <w:r w:rsidR="00EF5DF9">
        <w:instrText xml:space="preserve"> ADDIN EN.CITE &lt;EndNote&gt;&lt;Cite&gt;&lt;Author&gt;Reyes-Aldasoro&lt;/Author&gt;&lt;Year&gt;2023&lt;/Year&gt;&lt;RecNum&gt;111&lt;/RecNum&gt;&lt;DisplayText&gt;[90]&lt;/DisplayText&gt;&lt;record&gt;&lt;rec-number&gt;111&lt;/rec-number&gt;&lt;foreign-keys&gt;&lt;key app="EN" db-id="x5zrppps5ptxd5erdwr5sz2ttrda2v0z0vps" timestamp="1690890002"&gt;111&lt;/key&gt;&lt;/foreign-keys&gt;&lt;ref-type name="Journal Article"&gt;17&lt;/ref-type&gt;&lt;contributors&gt;&lt;authors&gt;&lt;author&gt;Reyes-Aldasoro, Constantino Carlos&lt;/author&gt;&lt;/authors&gt;&lt;/contributors&gt;&lt;titles&gt;&lt;title&gt;Modelling the Tumour Microenvironment, but What Exactly Do We Mean by &amp;amp;ldquo;Model&amp;amp;rdquo;?&lt;/title&gt;&lt;secondary-title&gt;Cancers&lt;/secondary-title&gt;&lt;/titles&gt;&lt;periodical&gt;&lt;full-title&gt;Cancers&lt;/full-title&gt;&lt;/periodical&gt;&lt;pages&gt;3796&lt;/pages&gt;&lt;volume&gt;15&lt;/volume&gt;&lt;number&gt;15&lt;/number&gt;&lt;dates&gt;&lt;year&gt;2023&lt;/year&gt;&lt;/dates&gt;&lt;isbn&gt;2072-6694&lt;/isbn&gt;&lt;accession-num&gt;doi:10.3390/cancers15153796&lt;/accession-num&gt;&lt;urls&gt;&lt;related-urls&gt;&lt;url&gt;https://www.mdpi.com/2072-6694/15/15/3796&lt;/url&gt;&lt;/related-urls&gt;&lt;/urls&gt;&lt;/record&gt;&lt;/Cite&gt;&lt;/EndNote&gt;</w:instrText>
      </w:r>
      <w:r w:rsidR="00EF5DF9">
        <w:fldChar w:fldCharType="separate"/>
      </w:r>
      <w:r w:rsidR="00EF5DF9">
        <w:rPr>
          <w:noProof/>
        </w:rPr>
        <w:t>[90]</w:t>
      </w:r>
      <w:r w:rsidR="00EF5DF9">
        <w:fldChar w:fldCharType="end"/>
      </w:r>
      <w:r>
        <w:t xml:space="preserve">, including </w:t>
      </w:r>
      <w:sdt>
        <w:sdtPr>
          <w:tag w:val="goog_rdk_96"/>
          <w:id w:val="1590660884"/>
        </w:sdtPr>
        <w:sdtContent>
          <w:r w:rsidRPr="006D4C9A">
            <w:rPr>
              <w:i/>
            </w:rPr>
            <w:t>in virtuo</w:t>
          </w:r>
        </w:sdtContent>
      </w:sdt>
      <w:r>
        <w:t xml:space="preserve">, which can itself extend to mathematical or computational approaches and operate at different scales to provide insight into biological </w:t>
      </w:r>
      <w:r>
        <w:lastRenderedPageBreak/>
        <w:t xml:space="preserve">processes. One interesting high resolution application has been the use of mathematical modelling to explore stretch-induced membrane traffic in bladder umbrella cells </w:t>
      </w:r>
      <w:r w:rsidR="00EF5DF9">
        <w:fldChar w:fldCharType="begin"/>
      </w:r>
      <w:r w:rsidR="00EF5DF9">
        <w:instrText xml:space="preserve"> ADDIN EN.CITE &lt;EndNote&gt;&lt;Cite&gt;&lt;Author&gt;Moulton&lt;/Author&gt;&lt;Year&gt;2016&lt;/Year&gt;&lt;RecNum&gt;110&lt;/RecNum&gt;&lt;DisplayText&gt;[91]&lt;/DisplayText&gt;&lt;record&gt;&lt;rec-number&gt;110&lt;/rec-number&gt;&lt;foreign-keys&gt;&lt;key app="EN" db-id="x5zrppps5ptxd5erdwr5sz2ttrda2v0z0vps" timestamp="1690889369"&gt;110&lt;/key&gt;&lt;/foreign-keys&gt;&lt;ref-type name="Journal Article"&gt;17&lt;/ref-type&gt;&lt;contributors&gt;&lt;authors&gt;&lt;author&gt;Moulton, D. E.&lt;/author&gt;&lt;author&gt;Sulzer, V.&lt;/author&gt;&lt;author&gt;Apodaca, G.&lt;/author&gt;&lt;author&gt;Byrne, H. M.&lt;/author&gt;&lt;author&gt;Waters, S. L.&lt;/author&gt;&lt;/authors&gt;&lt;/contributors&gt;&lt;auth-address&gt;Mathematical Institute, University of Oxford, Oxford, UK. Electronic address: moulton@maths.ox.ac.uk.&amp;#xD;Mathematical Institute, University of Oxford, Oxford, UK.&amp;#xD;Departments of Medicine and Cell Biology, University of Pittsburgh, USA.&lt;/auth-address&gt;&lt;titles&gt;&lt;title&gt;Mathematical modelling of stretch-induced membrane traffic in bladder umbrella cells&lt;/title&gt;&lt;secondary-title&gt;J Theor Biol&lt;/secondary-title&gt;&lt;/titles&gt;&lt;periodical&gt;&lt;full-title&gt;J Theor Biol&lt;/full-title&gt;&lt;/periodical&gt;&lt;pages&gt;115-132&lt;/pages&gt;&lt;volume&gt;409&lt;/volume&gt;&lt;edition&gt;20160831&lt;/edition&gt;&lt;keywords&gt;&lt;keyword&gt;Biological Transport, Active/physiology&lt;/keyword&gt;&lt;keyword&gt;Cell Membrane/*metabolism&lt;/keyword&gt;&lt;keyword&gt;Humans&lt;/keyword&gt;&lt;keyword&gt;*Models, Biological&lt;/keyword&gt;&lt;keyword&gt;Surface Tension&lt;/keyword&gt;&lt;keyword&gt;Urinary Bladder/cytology/*metabolism&lt;/keyword&gt;&lt;keyword&gt;Urothelium/cytology/*metabolism&lt;/keyword&gt;&lt;keyword&gt;Endocytosis&lt;/keyword&gt;&lt;keyword&gt;Exocytosis&lt;/keyword&gt;&lt;keyword&gt;Mechanosensing&lt;/keyword&gt;&lt;keyword&gt;Uroepithelium&lt;/keyword&gt;&lt;/keywords&gt;&lt;dates&gt;&lt;year&gt;2016&lt;/year&gt;&lt;pub-dates&gt;&lt;date&gt;Nov 21&lt;/date&gt;&lt;/pub-dates&gt;&lt;/dates&gt;&lt;isbn&gt;0022-5193 (Print)&amp;#xD;0022-5193&lt;/isbn&gt;&lt;accession-num&gt;27590325&lt;/accession-num&gt;&lt;urls&gt;&lt;/urls&gt;&lt;custom2&gt;PMC5478889&lt;/custom2&gt;&lt;custom6&gt;NIHMS867540&lt;/custom6&gt;&lt;electronic-resource-num&gt;10.1016/j.jtbi.2016.08.032&lt;/electronic-resource-num&gt;&lt;remote-database-provider&gt;NLM&lt;/remote-database-provider&gt;&lt;language&gt;eng&lt;/language&gt;&lt;/record&gt;&lt;/Cite&gt;&lt;/EndNote&gt;</w:instrText>
      </w:r>
      <w:r w:rsidR="00EF5DF9">
        <w:fldChar w:fldCharType="separate"/>
      </w:r>
      <w:r w:rsidR="00EF5DF9">
        <w:rPr>
          <w:noProof/>
        </w:rPr>
        <w:t>[91]</w:t>
      </w:r>
      <w:r w:rsidR="00EF5DF9">
        <w:fldChar w:fldCharType="end"/>
      </w:r>
      <w:r>
        <w:t xml:space="preserve">. </w:t>
      </w:r>
    </w:p>
    <w:p w14:paraId="282DC7C7" w14:textId="0F05CC2D" w:rsidR="00471B65" w:rsidRDefault="00722B56">
      <w:r>
        <w:t xml:space="preserve">Computational approaches can be particularly useful where the outcome of modelling is emergent rather than fixed or programmed, as this can be used to generate or test hypotheses, including predicting experimental outcomes. A computational model called the epitheliome was used to explore how urothelial cell:cell interactions would influence the growth and size of a cell population over time </w:t>
      </w:r>
      <w:r w:rsidR="00EF5DF9">
        <w:fldChar w:fldCharType="begin"/>
      </w:r>
      <w:r w:rsidR="00EF5DF9">
        <w:instrText xml:space="preserve"> ADDIN EN.CITE &lt;EndNote&gt;&lt;Cite&gt;&lt;Author&gt;Walker&lt;/Author&gt;&lt;Year&gt;2004&lt;/Year&gt;&lt;RecNum&gt;112&lt;/RecNum&gt;&lt;DisplayText&gt;[92]&lt;/DisplayText&gt;&lt;record&gt;&lt;rec-number&gt;112&lt;/rec-number&gt;&lt;foreign-keys&gt;&lt;key app="EN" db-id="x5zrppps5ptxd5erdwr5sz2ttrda2v0z0vps" timestamp="1690890164"&gt;112&lt;/key&gt;&lt;/foreign-keys&gt;&lt;ref-type name="Journal Article"&gt;17&lt;/ref-type&gt;&lt;contributors&gt;&lt;authors&gt;&lt;author&gt;Walker, D. C.&lt;/author&gt;&lt;author&gt;Southgate, J.&lt;/author&gt;&lt;author&gt;Hill, G.&lt;/author&gt;&lt;author&gt;Holcombe, M.&lt;/author&gt;&lt;author&gt;Hose, D. R.&lt;/author&gt;&lt;author&gt;Wood, S. M.&lt;/author&gt;&lt;author&gt;Mac Neil, S.&lt;/author&gt;&lt;author&gt;Smallwood, R. H.&lt;/author&gt;&lt;/authors&gt;&lt;/contributors&gt;&lt;auth-address&gt;Department of Computer Science, University of Sheffield, Sheffield, UK. d.c.walker@sheffield.ac.uk&lt;/auth-address&gt;&lt;titles&gt;&lt;title&gt;The epitheliome: agent-based modelling of the social behaviour of cells&lt;/title&gt;&lt;secondary-title&gt;Biosystems&lt;/secondary-title&gt;&lt;/titles&gt;&lt;periodical&gt;&lt;full-title&gt;Biosystems&lt;/full-title&gt;&lt;/periodical&gt;&lt;pages&gt;89-100&lt;/pages&gt;&lt;volume&gt;76&lt;/volume&gt;&lt;number&gt;1-3&lt;/number&gt;&lt;keywords&gt;&lt;keyword&gt;*Algorithms&lt;/keyword&gt;&lt;keyword&gt;Animals&lt;/keyword&gt;&lt;keyword&gt;*Artificial Intelligence&lt;/keyword&gt;&lt;keyword&gt;Calcium/*metabolism&lt;/keyword&gt;&lt;keyword&gt;Cell Communication/*physiology&lt;/keyword&gt;&lt;keyword&gt;Cell Movement/physiology&lt;/keyword&gt;&lt;keyword&gt;Cell Proliferation&lt;/keyword&gt;&lt;keyword&gt;Cells, Cultured&lt;/keyword&gt;&lt;keyword&gt;Computer Simulation&lt;/keyword&gt;&lt;keyword&gt;Epithelial Cells/*cytology/*physiology&lt;/keyword&gt;&lt;keyword&gt;Humans&lt;/keyword&gt;&lt;keyword&gt;*Models, Biological&lt;/keyword&gt;&lt;keyword&gt;Social Behavior&lt;/keyword&gt;&lt;/keywords&gt;&lt;dates&gt;&lt;year&gt;2004&lt;/year&gt;&lt;pub-dates&gt;&lt;date&gt;Aug-Oct&lt;/date&gt;&lt;/pub-dates&gt;&lt;/dates&gt;&lt;isbn&gt;0303-2647 (Print)&amp;#xD;0303-2647&lt;/isbn&gt;&lt;accession-num&gt;15351133&lt;/accession-num&gt;&lt;urls&gt;&lt;/urls&gt;&lt;electronic-resource-num&gt;10.1016/j.biosystems.2004.05.025&lt;/electronic-resource-num&gt;&lt;remote-database-provider&gt;NLM&lt;/remote-database-provider&gt;&lt;language&gt;eng&lt;/language&gt;&lt;/record&gt;&lt;/Cite&gt;&lt;/EndNote&gt;</w:instrText>
      </w:r>
      <w:r w:rsidR="00EF5DF9">
        <w:fldChar w:fldCharType="separate"/>
      </w:r>
      <w:r w:rsidR="00EF5DF9">
        <w:rPr>
          <w:noProof/>
        </w:rPr>
        <w:t>[92]</w:t>
      </w:r>
      <w:r w:rsidR="00EF5DF9">
        <w:fldChar w:fldCharType="end"/>
      </w:r>
      <w:r>
        <w:t xml:space="preserve">. Biological cells were represented by autonomous software agents interacting on a 2D substrate. Each agent had a cell cycle clock and at each iteration, executed a set of rules in response to local feedback, similar to how the individual components of a complex social system might behave. The user-programmed cell type parameters were based on the average cell cycle durations and migration rates observed in experimental studies with NHU cells </w:t>
      </w:r>
      <w:r w:rsidR="00EF5DF9">
        <w:fldChar w:fldCharType="begin"/>
      </w:r>
      <w:r w:rsidR="00EF5DF9">
        <w:instrText xml:space="preserve"> ADDIN EN.CITE &lt;EndNote&gt;&lt;Cite&gt;&lt;Author&gt;Southgate&lt;/Author&gt;&lt;Year&gt;1994&lt;/Year&gt;&lt;RecNum&gt;48&lt;/RecNum&gt;&lt;DisplayText&gt;[55]&lt;/DisplayText&gt;&lt;record&gt;&lt;rec-number&gt;48&lt;/rec-number&gt;&lt;foreign-keys&gt;&lt;key app="EN" db-id="x5zrppps5ptxd5erdwr5sz2ttrda2v0z0vps" timestamp="1689336924"&gt;48&lt;/key&gt;&lt;/foreign-keys&gt;&lt;ref-type name="Journal Article"&gt;17&lt;/ref-type&gt;&lt;contributors&gt;&lt;authors&gt;&lt;author&gt;Southgate,J.&lt;/author&gt;&lt;author&gt;Hutton,K.A.&lt;/author&gt;&lt;author&gt;Thomas,D.F.&lt;/author&gt;&lt;author&gt;Trejdosiewicz,L.K.&lt;/author&gt;&lt;/authors&gt;&lt;/contributors&gt;&lt;titles&gt;&lt;title&gt;Normal human urothelial cells in vitro: proliferation and induction of stratification&lt;/title&gt;&lt;secondary-title&gt;Laboratory Investigation&lt;/secondary-title&gt;&lt;/titles&gt;&lt;periodical&gt;&lt;full-title&gt;Laboratory Investigation&lt;/full-title&gt;&lt;/periodical&gt;&lt;pages&gt;583-594&lt;/pages&gt;&lt;volume&gt;71&lt;/volume&gt;&lt;keywords&gt;&lt;keyword&gt;Lab1_rf&lt;/keyword&gt;&lt;keyword&gt;000&lt;/keyword&gt;&lt;keyword&gt;Published&lt;/keyword&gt;&lt;/keywords&gt;&lt;dates&gt;&lt;year&gt;1994&lt;/year&gt;&lt;/dates&gt;&lt;label&gt;178&lt;/label&gt;&lt;urls&gt;&lt;/urls&gt;&lt;/record&gt;&lt;/Cite&gt;&lt;/EndNote&gt;</w:instrText>
      </w:r>
      <w:r w:rsidR="00EF5DF9">
        <w:fldChar w:fldCharType="separate"/>
      </w:r>
      <w:r w:rsidR="00EF5DF9">
        <w:rPr>
          <w:noProof/>
        </w:rPr>
        <w:t>[55]</w:t>
      </w:r>
      <w:r w:rsidR="00EF5DF9">
        <w:fldChar w:fldCharType="end"/>
      </w:r>
      <w:r>
        <w:t>. The growth kinetics of the overall population was an emergent behaviour that depended on the interactions between individual cells and the experimental set up (e</w:t>
      </w:r>
      <w:sdt>
        <w:sdtPr>
          <w:tag w:val="goog_rdk_97"/>
          <w:id w:val="1074703062"/>
        </w:sdtPr>
        <w:sdtContent>
          <w:r>
            <w:t>.</w:t>
          </w:r>
        </w:sdtContent>
      </w:sdt>
      <w:r>
        <w:t>g</w:t>
      </w:r>
      <w:sdt>
        <w:sdtPr>
          <w:tag w:val="goog_rdk_98"/>
          <w:id w:val="999311495"/>
        </w:sdtPr>
        <w:sdtContent>
          <w:r>
            <w:t>.</w:t>
          </w:r>
        </w:sdtContent>
      </w:sdt>
      <w:r>
        <w:t xml:space="preserve"> cell number, distribution and calcium concentration). The model was used to explore other scenarios including the response of individual cells and the population to scratch wounding </w:t>
      </w:r>
      <w:r w:rsidR="00EF5DF9">
        <w:fldChar w:fldCharType="begin">
          <w:fldData xml:space="preserve">PEVuZE5vdGU+PENpdGU+PEF1dGhvcj5XYWxrZXI8L0F1dGhvcj48WWVhcj4yMDA0PC9ZZWFyPjxS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</w:fldData>
        </w:fldChar>
      </w:r>
      <w:r w:rsidR="00EF5DF9">
        <w:instrText xml:space="preserve"> ADDIN EN.CITE </w:instrText>
      </w:r>
      <w:r w:rsidR="00EF5DF9">
        <w:fldChar w:fldCharType="begin">
          <w:fldData xml:space="preserve">PEVuZE5vdGU+PENpdGU+PEF1dGhvcj5XYWxrZXI8L0F1dGhvcj48WWVhcj4yMDA0PC9ZZWFyPjxS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</w:fldData>
        </w:fldChar>
      </w:r>
      <w:r w:rsidR="00EF5DF9">
        <w:instrText xml:space="preserve"> ADDIN EN.CITE.DATA </w:instrText>
      </w:r>
      <w:r w:rsidR="00EF5DF9">
        <w:fldChar w:fldCharType="end"/>
      </w:r>
      <w:r w:rsidR="00EF5DF9">
        <w:fldChar w:fldCharType="separate"/>
      </w:r>
      <w:r w:rsidR="00EF5DF9">
        <w:rPr>
          <w:noProof/>
        </w:rPr>
        <w:t>[93]</w:t>
      </w:r>
      <w:r w:rsidR="00EF5DF9">
        <w:fldChar w:fldCharType="end"/>
      </w:r>
      <w:r>
        <w:t xml:space="preserve"> and reciprocal effects of normal and mutated (anti-social) cell:cell interactions on individual and population growth </w:t>
      </w:r>
      <w:r w:rsidR="00EF5DF9">
        <w:fldChar w:fldCharType="begin"/>
      </w:r>
      <w:r w:rsidR="00EF5DF9">
        <w:instrText xml:space="preserve"> ADDIN EN.CITE &lt;EndNote&gt;&lt;Cite&gt;&lt;Author&gt;Walker&lt;/Author&gt;&lt;Year&gt;2010&lt;/Year&gt;&lt;RecNum&gt;114&lt;/RecNum&gt;&lt;DisplayText&gt;[94]&lt;/DisplayText&gt;&lt;record&gt;&lt;rec-number&gt;114&lt;/rec-number&gt;&lt;foreign-keys&gt;&lt;key app="EN" db-id="x5zrppps5ptxd5erdwr5sz2ttrda2v0z0vps" timestamp="1690890387"&gt;114&lt;/key&gt;&lt;/foreign-keys&gt;&lt;ref-type name="Journal Article"&gt;17&lt;/ref-type&gt;&lt;contributors&gt;&lt;authors&gt;&lt;author&gt;Walker, D. C.&lt;/author&gt;&lt;author&gt;Georgopoulos, N. T.&lt;/author&gt;&lt;author&gt;Southgate, J.&lt;/author&gt;&lt;/authors&gt;&lt;/contributors&gt;&lt;auth-address&gt;Department of Computer Science, Kroto Institute, North Campus, Broad Lane, University of Sheffield, Sheffield S3 7HQ, UK. d.c.walker@sheffield.ac.uk&lt;/auth-address&gt;&lt;titles&gt;&lt;title&gt;Anti-social cells: predicting the influence of E-cadherin loss on the growth of epithelial cell populations&lt;/title&gt;&lt;secondary-title&gt;J Theor Biol&lt;/secondary-title&gt;&lt;/titles&gt;&lt;periodical&gt;&lt;full-title&gt;J Theor Biol&lt;/full-title&gt;&lt;/periodical&gt;&lt;pages&gt;425-40&lt;/pages&gt;&lt;volume&gt;262&lt;/volume&gt;&lt;number&gt;3&lt;/number&gt;&lt;edition&gt;20091021&lt;/edition&gt;&lt;keywords&gt;&lt;keyword&gt;Cadherins/*metabolism&lt;/keyword&gt;&lt;keyword&gt;Cell Count&lt;/keyword&gt;&lt;keyword&gt;Cell Proliferation&lt;/keyword&gt;&lt;keyword&gt;Computer Simulation&lt;/keyword&gt;&lt;keyword&gt;Epithelial Cells/*cytology/*metabolism&lt;/keyword&gt;&lt;keyword&gt;Humans&lt;/keyword&gt;&lt;keyword&gt;Models, Biological&lt;/keyword&gt;&lt;keyword&gt;Mutation/genetics&lt;/keyword&gt;&lt;keyword&gt;Surface Properties&lt;/keyword&gt;&lt;keyword&gt;Time Factors&lt;/keyword&gt;&lt;keyword&gt;Urothelium/cytology&lt;/keyword&gt;&lt;/keywords&gt;&lt;dates&gt;&lt;year&gt;2010&lt;/year&gt;&lt;pub-dates&gt;&lt;date&gt;Feb 7&lt;/date&gt;&lt;/pub-dates&gt;&lt;/dates&gt;&lt;isbn&gt;0022-5193&lt;/isbn&gt;&lt;accession-num&gt;19852973&lt;/accession-num&gt;&lt;urls&gt;&lt;/urls&gt;&lt;electronic-resource-num&gt;10.1016/j.jtbi.2009.10.002&lt;/electronic-resource-num&gt;&lt;remote-database-provider&gt;NLM&lt;/remote-database-provider&gt;&lt;language&gt;eng&lt;/language&gt;&lt;/record&gt;&lt;/Cite&gt;&lt;/EndNote&gt;</w:instrText>
      </w:r>
      <w:r w:rsidR="00EF5DF9">
        <w:fldChar w:fldCharType="separate"/>
      </w:r>
      <w:r w:rsidR="00EF5DF9">
        <w:rPr>
          <w:noProof/>
        </w:rPr>
        <w:t>[94]</w:t>
      </w:r>
      <w:r w:rsidR="00EF5DF9">
        <w:fldChar w:fldCharType="end"/>
      </w:r>
      <w:r>
        <w:t>. Later, a multi-scale model combining computational and mathematical modelling approaches was developed to explore the emergent heterogeneity resulting from the influences of intercellular signalling on indivi</w:t>
      </w:r>
      <w:r w:rsidR="00E56590">
        <w:t xml:space="preserve">dual cells within a population </w:t>
      </w:r>
      <w:r w:rsidR="00EF5DF9">
        <w:fldChar w:fldCharType="begin"/>
      </w:r>
      <w:r w:rsidR="00EF5DF9">
        <w:instrText xml:space="preserve"> ADDIN EN.CITE &lt;EndNote&gt;&lt;Cite&gt;&lt;Author&gt;Walker&lt;/Author&gt;&lt;Year&gt;2008&lt;/Year&gt;&lt;RecNum&gt;115&lt;/RecNum&gt;&lt;DisplayText&gt;[95]&lt;/DisplayText&gt;&lt;record&gt;&lt;rec-number&gt;115&lt;/rec-number&gt;&lt;foreign-keys&gt;&lt;key app="EN" db-id="x5zrppps5ptxd5erdwr5sz2ttrda2v0z0vps" timestamp="1690890501"&gt;115&lt;/key&gt;&lt;/foreign-keys&gt;&lt;ref-type name="Journal Article"&gt;17&lt;/ref-type&gt;&lt;contributors&gt;&lt;authors&gt;&lt;author&gt;Walker, D. C.&lt;/author&gt;&lt;author&gt;Georgopoulos, N. T.&lt;/author&gt;&lt;author&gt;Southgate, J.&lt;/author&gt;&lt;/authors&gt;&lt;/contributors&gt;&lt;auth-address&gt;Department of Computer Science, University of Sheffield, Kroto Research Institute, North Campus, Broad Lane, Sheffield, S3 7HQ, UK. d.c.walker@sheffield.ac.uk&lt;/auth-address&gt;&lt;titles&gt;&lt;title&gt;From pathway to population--a multiscale model of juxtacrine EGFR-MAPK signalling&lt;/title&gt;&lt;secondary-title&gt;BMC Syst Biol&lt;/secondary-title&gt;&lt;/titles&gt;&lt;periodical&gt;&lt;full-title&gt;BMC Syst Biol&lt;/full-title&gt;&lt;/periodical&gt;&lt;pages&gt;102&lt;/pages&gt;&lt;volume&gt;2&lt;/volume&gt;&lt;edition&gt;20081126&lt;/edition&gt;&lt;keywords&gt;&lt;keyword&gt;Animals&lt;/keyword&gt;&lt;keyword&gt;Cadherins/metabolism&lt;/keyword&gt;&lt;keyword&gt;Calcium/metabolism&lt;/keyword&gt;&lt;keyword&gt;Cricetinae&lt;/keyword&gt;&lt;keyword&gt;Enzyme Activation&lt;/keyword&gt;&lt;keyword&gt;ErbB Receptors/*metabolism&lt;/keyword&gt;&lt;keyword&gt;Extracellular Signal-Regulated MAP Kinases/metabolism&lt;/keyword&gt;&lt;keyword&gt;Extracellular Space/metabolism&lt;/keyword&gt;&lt;keyword&gt;Humans&lt;/keyword&gt;&lt;keyword&gt;*MAP Kinase Signaling System&lt;/keyword&gt;&lt;keyword&gt;Microscopy, Fluorescence&lt;/keyword&gt;&lt;keyword&gt;Mitogen-Activated Protein Kinases/*metabolism&lt;/keyword&gt;&lt;keyword&gt;*Models, Biological&lt;/keyword&gt;&lt;keyword&gt;Phosphorylation&lt;/keyword&gt;&lt;/keywords&gt;&lt;dates&gt;&lt;year&gt;2008&lt;/year&gt;&lt;pub-dates&gt;&lt;date&gt;Nov 26&lt;/date&gt;&lt;/pub-dates&gt;&lt;/dates&gt;&lt;isbn&gt;1752-0509&lt;/isbn&gt;&lt;accession-num&gt;19036127&lt;/accession-num&gt;&lt;urls&gt;&lt;/urls&gt;&lt;custom2&gt;PMC2651861&lt;/custom2&gt;&lt;electronic-resource-num&gt;10.1186/1752-0509-2-102&lt;/electronic-resource-num&gt;&lt;remote-database-provider&gt;NLM&lt;/remote-database-provider&gt;&lt;language&gt;eng&lt;/language&gt;&lt;/record&gt;&lt;/Cite&gt;&lt;/EndNote&gt;</w:instrText>
      </w:r>
      <w:r w:rsidR="00EF5DF9">
        <w:fldChar w:fldCharType="separate"/>
      </w:r>
      <w:r w:rsidR="00EF5DF9">
        <w:rPr>
          <w:noProof/>
        </w:rPr>
        <w:t>[95]</w:t>
      </w:r>
      <w:r w:rsidR="00EF5DF9">
        <w:fldChar w:fldCharType="end"/>
      </w:r>
      <w:r>
        <w:t xml:space="preserve">. The results from comparing </w:t>
      </w:r>
      <w:sdt>
        <w:sdtPr>
          <w:tag w:val="goog_rdk_99"/>
          <w:id w:val="-1514984597"/>
        </w:sdtPr>
        <w:sdtContent>
          <w:r w:rsidRPr="006D4C9A">
            <w:rPr>
              <w:i/>
            </w:rPr>
            <w:t>in virtuo</w:t>
          </w:r>
        </w:sdtContent>
      </w:sdt>
      <w:r>
        <w:t xml:space="preserve"> with </w:t>
      </w:r>
      <w:sdt>
        <w:sdtPr>
          <w:tag w:val="goog_rdk_100"/>
          <w:id w:val="-307621337"/>
        </w:sdtPr>
        <w:sdtContent>
          <w:r w:rsidRPr="006D4C9A">
            <w:rPr>
              <w:i/>
            </w:rPr>
            <w:t>in vitro</w:t>
          </w:r>
        </w:sdtContent>
      </w:sdt>
      <w:r>
        <w:t xml:space="preserve"> (timelapse) experiments predicted a novel pro-proliferation signalling pathway, later confirmed experimentally as operating through a PI3K pathway triggered in NHU cells in direct cell:cell contact </w:t>
      </w:r>
      <w:r w:rsidR="00EF5DF9">
        <w:fldChar w:fldCharType="begin"/>
      </w:r>
      <w:r w:rsidR="00EF5DF9">
        <w:instrText xml:space="preserve"> ADDIN EN.CITE &lt;EndNote&gt;&lt;Cite&gt;&lt;Author&gt;Georgopoulos&lt;/Author&gt;&lt;Year&gt;2010&lt;/Year&gt;&lt;RecNum&gt;78&lt;/RecNum&gt;&lt;DisplayText&gt;[79]&lt;/DisplayText&gt;&lt;record&gt;&lt;rec-number&gt;78&lt;/rec-number&gt;&lt;foreign-keys&gt;&lt;key app="EN" db-id="x5zrppps5ptxd5erdwr5sz2ttrda2v0z0vps" timestamp="1689943383"&gt;78&lt;/key&gt;&lt;/foreign-keys&gt;&lt;ref-type name="Journal Article"&gt;17&lt;/ref-type&gt;&lt;contributors&gt;&lt;authors&gt;&lt;author&gt;Georgopoulos, N. T.&lt;/author&gt;&lt;author&gt;Kirkwood, L. A.&lt;/author&gt;&lt;author&gt;Walker, D. C.&lt;/author&gt;&lt;author&gt;Southgate, J.&lt;/author&gt;&lt;/authors&gt;&lt;/contributors&gt;&lt;auth-address&gt;Jack Birch Unit for Molecular Carcinogenesis, Department of Biology, University of York, York, United Kingdom.&lt;/auth-address&gt;&lt;titles&gt;&lt;title&gt;Differential regulation of growth-promoting signalling pathways by E-cadherin&lt;/title&gt;&lt;secondary-title&gt;PLoS One&lt;/secondary-title&gt;&lt;/titles&gt;&lt;periodical&gt;&lt;full-title&gt;PLoS One&lt;/full-title&gt;&lt;/periodical&gt;&lt;pages&gt;e13621&lt;/pages&gt;&lt;volume&gt;5&lt;/volume&gt;&lt;number&gt;10&lt;/number&gt;&lt;edition&gt;20101026&lt;/edition&gt;&lt;keywords&gt;&lt;keyword&gt;Cadherins/*metabolism&lt;/keyword&gt;&lt;keyword&gt;*Cell Proliferation&lt;/keyword&gt;&lt;keyword&gt;Cells, Cultured&lt;/keyword&gt;&lt;keyword&gt;ErbB Receptors/metabolism&lt;/keyword&gt;&lt;keyword&gt;Extracellular Signal-Regulated MAP Kinases/metabolism&lt;/keyword&gt;&lt;keyword&gt;Humans&lt;/keyword&gt;&lt;keyword&gt;Phosphatidylinositol 3-Kinases/metabolism&lt;/keyword&gt;&lt;keyword&gt;Proto-Oncogene Proteins c-akt/metabolism&lt;/keyword&gt;&lt;keyword&gt;*Signal Transduction&lt;/keyword&gt;&lt;keyword&gt;TCF Transcription Factors/metabolism&lt;/keyword&gt;&lt;keyword&gt;Urothelium/cytology/enzymology/metabolism&lt;/keyword&gt;&lt;keyword&gt;beta Catenin/metabolism&lt;/keyword&gt;&lt;/keywords&gt;&lt;dates&gt;&lt;year&gt;2010&lt;/year&gt;&lt;pub-dates&gt;&lt;date&gt;Oct 26&lt;/date&gt;&lt;/pub-dates&gt;&lt;/dates&gt;&lt;isbn&gt;1932-6203&lt;/isbn&gt;&lt;accession-num&gt;21049033&lt;/accession-num&gt;&lt;urls&gt;&lt;/urls&gt;&lt;custom1&gt;Competing Interests: The authors have declared that no competing interests exist.&lt;/custom1&gt;&lt;custom2&gt;PMC2964323&lt;/custom2&gt;&lt;electronic-resource-num&gt;10.1371/journal.pone.0013621&lt;/electronic-resource-num&gt;&lt;remote-database-provider&gt;NLM&lt;/remote-database-provider&gt;&lt;language&gt;eng&lt;/language&gt;&lt;/record&gt;&lt;/Cite&gt;&lt;/EndNote&gt;</w:instrText>
      </w:r>
      <w:r w:rsidR="00EF5DF9">
        <w:fldChar w:fldCharType="separate"/>
      </w:r>
      <w:r w:rsidR="00EF5DF9">
        <w:rPr>
          <w:noProof/>
        </w:rPr>
        <w:t>[79]</w:t>
      </w:r>
      <w:r w:rsidR="00EF5DF9">
        <w:fldChar w:fldCharType="end"/>
      </w:r>
      <w:r>
        <w:t xml:space="preserve">. Together the computational approach suggested that the microenvironment, including local cell density and the presence of normal versus E-cadherin-compromised neighbours, could play a critical role in determining whether a single abnormal cell within the monolayer proliferates or remains mitotically suppressed. These predictions provide insight on the modulating effect of cell-cell contact on </w:t>
      </w:r>
      <w:r w:rsidR="00060200">
        <w:t xml:space="preserve">the </w:t>
      </w:r>
      <w:r>
        <w:t xml:space="preserve">tumorigenic potential </w:t>
      </w:r>
      <w:r w:rsidR="00060200">
        <w:t xml:space="preserve">of </w:t>
      </w:r>
      <w:r>
        <w:t xml:space="preserve">premalignant epithelial cells. </w:t>
      </w:r>
    </w:p>
    <w:p w14:paraId="4BF505DC" w14:textId="745C5B18" w:rsidR="00D62348" w:rsidRDefault="00D62348" w:rsidP="00D62348">
      <w:pPr>
        <w:rPr>
          <w:b/>
          <w:smallCaps/>
        </w:rPr>
      </w:pPr>
      <w:r>
        <w:rPr>
          <w:b/>
          <w:smallCaps/>
        </w:rPr>
        <w:t>5.5</w:t>
      </w:r>
      <w:r w:rsidR="009B4E76">
        <w:rPr>
          <w:b/>
          <w:smallCaps/>
        </w:rPr>
        <w:tab/>
      </w:r>
      <w:r>
        <w:rPr>
          <w:b/>
        </w:rPr>
        <w:t xml:space="preserve">Artificial intelligence </w:t>
      </w:r>
      <w:r w:rsidR="007E58AB">
        <w:rPr>
          <w:b/>
        </w:rPr>
        <w:t xml:space="preserve">(AI) </w:t>
      </w:r>
      <w:r>
        <w:rPr>
          <w:b/>
        </w:rPr>
        <w:t>for studying bladder urothelium</w:t>
      </w:r>
    </w:p>
    <w:p w14:paraId="7EED928D" w14:textId="13C82EAC" w:rsidR="00A212D6" w:rsidRDefault="00D62348" w:rsidP="00596B79">
      <w:r>
        <w:t xml:space="preserve">What might the future hold for studying human urothelial cell biology in health and disease? The </w:t>
      </w:r>
      <w:r w:rsidR="00B13249">
        <w:t xml:space="preserve">relatively recent switch to quantitative biology and data-driven approaches has fueled interest in using AI approaches </w:t>
      </w:r>
      <w:r w:rsidR="00596B79">
        <w:t>to</w:t>
      </w:r>
      <w:r w:rsidR="00B13249">
        <w:t xml:space="preserve"> reveal</w:t>
      </w:r>
      <w:r w:rsidR="00596B79">
        <w:t xml:space="preserve"> and predict</w:t>
      </w:r>
      <w:r w:rsidR="00B13249">
        <w:t xml:space="preserve"> patterns in </w:t>
      </w:r>
      <w:r w:rsidR="00DE11DB">
        <w:t xml:space="preserve">large, complex </w:t>
      </w:r>
      <w:r w:rsidR="00B13249">
        <w:t>data</w:t>
      </w:r>
      <w:r w:rsidR="00DE11DB">
        <w:t>sets</w:t>
      </w:r>
      <w:r w:rsidR="00B13249">
        <w:t xml:space="preserve">. </w:t>
      </w:r>
      <w:r w:rsidR="00B95E5C">
        <w:t>In brief, AI is a field of computer science that develops and integrates software tools t</w:t>
      </w:r>
      <w:r w:rsidR="00135DBA">
        <w:t xml:space="preserve">o </w:t>
      </w:r>
      <w:r w:rsidR="00B95E5C">
        <w:t xml:space="preserve">enable </w:t>
      </w:r>
      <w:r w:rsidR="00E04081">
        <w:t xml:space="preserve">complex </w:t>
      </w:r>
      <w:r w:rsidR="00B95E5C">
        <w:t xml:space="preserve">input data to </w:t>
      </w:r>
      <w:r w:rsidR="00E04081">
        <w:t xml:space="preserve">be analysed </w:t>
      </w:r>
      <w:r w:rsidR="00135DBA">
        <w:t>“intelligently”, enabling solutions to emerge that are not pre-programmed</w:t>
      </w:r>
      <w:r w:rsidR="007E58AB">
        <w:t>,</w:t>
      </w:r>
      <w:r w:rsidR="00135DBA">
        <w:t xml:space="preserve"> and even </w:t>
      </w:r>
      <w:r w:rsidR="00B346E5">
        <w:t>self-</w:t>
      </w:r>
      <w:r w:rsidR="00135DBA">
        <w:t xml:space="preserve">evolving the process </w:t>
      </w:r>
      <w:r w:rsidR="00201906">
        <w:t xml:space="preserve">to </w:t>
      </w:r>
      <w:r w:rsidR="00E51AC9">
        <w:t>learn and improve the output</w:t>
      </w:r>
      <w:r w:rsidR="00201906">
        <w:t xml:space="preserve"> </w:t>
      </w:r>
      <w:r w:rsidR="00135DBA">
        <w:t xml:space="preserve">over multiple iterations. One field of AI is </w:t>
      </w:r>
      <w:r w:rsidR="00A54A8C">
        <w:t>machine learning</w:t>
      </w:r>
      <w:r w:rsidR="008C66DC">
        <w:t xml:space="preserve"> (ML)</w:t>
      </w:r>
      <w:r w:rsidR="00A54A8C">
        <w:t>, which uses approaches such as statistical algorithms or generative neural networks to find data solutions</w:t>
      </w:r>
      <w:r w:rsidR="00B346E5">
        <w:t xml:space="preserve"> that </w:t>
      </w:r>
      <w:r w:rsidR="00A54A8C">
        <w:t>can then be applied to unseen data</w:t>
      </w:r>
      <w:r w:rsidR="004513A4">
        <w:t>sets</w:t>
      </w:r>
      <w:r w:rsidR="00A54A8C">
        <w:t xml:space="preserve">. The important feature </w:t>
      </w:r>
      <w:r w:rsidR="00A54A8C" w:rsidRPr="001A5A32">
        <w:t>of ML algorithms is their data-driven approach to learning, contrast</w:t>
      </w:r>
      <w:r w:rsidR="004513A4">
        <w:t>ing</w:t>
      </w:r>
      <w:r w:rsidR="00A54A8C" w:rsidRPr="001A5A32">
        <w:t xml:space="preserve"> to </w:t>
      </w:r>
      <w:r w:rsidR="00196CF4">
        <w:t xml:space="preserve">the </w:t>
      </w:r>
      <w:r w:rsidR="00A54A8C" w:rsidRPr="001A5A32">
        <w:t xml:space="preserve">rule-based models </w:t>
      </w:r>
      <w:r w:rsidR="007E58AB">
        <w:t>(</w:t>
      </w:r>
      <w:r w:rsidR="004513A4">
        <w:t xml:space="preserve">discussed </w:t>
      </w:r>
      <w:r w:rsidR="007E58AB">
        <w:t xml:space="preserve">in section 5.4) </w:t>
      </w:r>
      <w:r w:rsidR="00A54A8C" w:rsidRPr="001A5A32">
        <w:t>that rely on domain knowledge.</w:t>
      </w:r>
      <w:r w:rsidR="00A54A8C">
        <w:t xml:space="preserve"> </w:t>
      </w:r>
      <w:r w:rsidR="00B346E5">
        <w:t>A</w:t>
      </w:r>
      <w:r w:rsidR="004513A4">
        <w:t xml:space="preserve"> criticism of ML </w:t>
      </w:r>
      <w:r w:rsidR="00B346E5">
        <w:t xml:space="preserve">approaches </w:t>
      </w:r>
      <w:r w:rsidR="004513A4">
        <w:t xml:space="preserve">is that they </w:t>
      </w:r>
      <w:r w:rsidR="00A212D6">
        <w:t xml:space="preserve">are </w:t>
      </w:r>
      <w:r w:rsidR="00A212D6" w:rsidRPr="00BD3F26">
        <w:t xml:space="preserve">often </w:t>
      </w:r>
      <w:r w:rsidR="00A212D6">
        <w:t>referred to as</w:t>
      </w:r>
      <w:r w:rsidR="00A212D6" w:rsidRPr="00BD3F26">
        <w:t xml:space="preserve"> “black box” </w:t>
      </w:r>
      <w:r w:rsidR="00B346E5">
        <w:t xml:space="preserve">solutions </w:t>
      </w:r>
      <w:r w:rsidR="00A212D6" w:rsidRPr="00BD3F26">
        <w:t xml:space="preserve">as it can be difficult to understand </w:t>
      </w:r>
      <w:r w:rsidR="00A212D6">
        <w:t>exactly</w:t>
      </w:r>
      <w:r w:rsidR="00A212D6" w:rsidRPr="00BD3F26">
        <w:t xml:space="preserve"> how</w:t>
      </w:r>
      <w:r w:rsidR="00A212D6">
        <w:t xml:space="preserve"> the </w:t>
      </w:r>
      <w:r w:rsidR="00A212D6" w:rsidRPr="00BD3F26">
        <w:t>input data is manipulated to achieve the result obtained</w:t>
      </w:r>
      <w:r w:rsidR="00A212D6">
        <w:t xml:space="preserve">. However, </w:t>
      </w:r>
      <w:r w:rsidR="00D83800">
        <w:t>the field is rapidly evolving</w:t>
      </w:r>
      <w:r w:rsidR="00196CF4">
        <w:t xml:space="preserve"> and carries enormous p</w:t>
      </w:r>
      <w:r w:rsidR="00B346E5">
        <w:t xml:space="preserve">otential </w:t>
      </w:r>
      <w:r w:rsidR="00A212D6">
        <w:t xml:space="preserve">for analysing </w:t>
      </w:r>
      <w:r w:rsidR="00D83800">
        <w:t xml:space="preserve">large </w:t>
      </w:r>
      <w:r w:rsidR="00596B79">
        <w:t>multimodality datasets</w:t>
      </w:r>
      <w:r w:rsidR="00A212D6">
        <w:t xml:space="preserve">. </w:t>
      </w:r>
    </w:p>
    <w:p w14:paraId="2FDEC059" w14:textId="094A8154" w:rsidR="00E51AC9" w:rsidRDefault="007E58AB" w:rsidP="00E51AC9">
      <w:r>
        <w:t>The u</w:t>
      </w:r>
      <w:r w:rsidR="00E51AC9">
        <w:t xml:space="preserve">ptake </w:t>
      </w:r>
      <w:r w:rsidR="00E51AC9" w:rsidRPr="00E64AA4">
        <w:t xml:space="preserve">of AI and ML </w:t>
      </w:r>
      <w:r w:rsidR="00E51AC9">
        <w:t>tools by</w:t>
      </w:r>
      <w:r w:rsidR="00E51AC9" w:rsidRPr="00E64AA4">
        <w:t xml:space="preserve"> academic</w:t>
      </w:r>
      <w:r w:rsidR="00E51AC9">
        <w:t>s</w:t>
      </w:r>
      <w:r w:rsidR="00E51AC9" w:rsidRPr="00E64AA4">
        <w:t xml:space="preserve"> and clinicians will facilitate assessment of their benefits, risks and uncertainties, thereby increasing the likelihood of successful adoption.</w:t>
      </w:r>
      <w:r w:rsidR="00E51AC9">
        <w:t xml:space="preserve"> Already i</w:t>
      </w:r>
      <w:r w:rsidR="00B346E5">
        <w:t xml:space="preserve">n urology practice, </w:t>
      </w:r>
      <w:r w:rsidR="00596B79">
        <w:t xml:space="preserve">AI </w:t>
      </w:r>
      <w:r w:rsidR="00B346E5">
        <w:t xml:space="preserve">has been tested in areas such as </w:t>
      </w:r>
      <w:r w:rsidR="00596B79">
        <w:t xml:space="preserve">prognostic histopathology </w:t>
      </w:r>
      <w:r w:rsidR="00EF5DF9">
        <w:fldChar w:fldCharType="begin">
          <w:fldData xml:space="preserve">PEVuZE5vdGU+PENpdGU+PEF1dGhvcj5XZXNzZWxzPC9BdXRob3I+PFllYXI+MjAyMjwvWWVhcj48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</w:fldData>
        </w:fldChar>
      </w:r>
      <w:r w:rsidR="00EF5DF9">
        <w:instrText xml:space="preserve"> ADDIN EN.CITE </w:instrText>
      </w:r>
      <w:r w:rsidR="00EF5DF9">
        <w:fldChar w:fldCharType="begin">
          <w:fldData xml:space="preserve">PEVuZE5vdGU+PENpdGU+PEF1dGhvcj5XZXNzZWxzPC9BdXRob3I+PFllYXI+MjAyMjwvWWVhcj48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</w:fldData>
        </w:fldChar>
      </w:r>
      <w:r w:rsidR="00EF5DF9">
        <w:instrText xml:space="preserve"> ADDIN EN.CITE.DATA </w:instrText>
      </w:r>
      <w:r w:rsidR="00EF5DF9">
        <w:fldChar w:fldCharType="end"/>
      </w:r>
      <w:r w:rsidR="00EF5DF9">
        <w:fldChar w:fldCharType="separate"/>
      </w:r>
      <w:r w:rsidR="00EF5DF9">
        <w:rPr>
          <w:noProof/>
        </w:rPr>
        <w:t>[96]</w:t>
      </w:r>
      <w:r w:rsidR="00EF5DF9">
        <w:fldChar w:fldCharType="end"/>
      </w:r>
      <w:r w:rsidR="00596B79">
        <w:t xml:space="preserve"> and radiation treatment planning </w:t>
      </w:r>
      <w:r w:rsidR="00EF5DF9">
        <w:fldChar w:fldCharType="begin"/>
      </w:r>
      <w:r w:rsidR="00EF5DF9">
        <w:instrText xml:space="preserve"> ADDIN EN.CITE &lt;EndNote&gt;&lt;Cite&gt;&lt;Author&gt;Moore&lt;/Author&gt;&lt;Year&gt;2023&lt;/Year&gt;&lt;RecNum&gt;121&lt;/RecNum&gt;&lt;DisplayText&gt;[97]&lt;/DisplayText&gt;&lt;record&gt;&lt;rec-number&gt;121&lt;/rec-number&gt;&lt;foreign-keys&gt;&lt;key app="EN" db-id="x5zrppps5ptxd5erdwr5sz2ttrda2v0z0vps" timestamp="1690903958"&gt;121&lt;/key&gt;&lt;/foreign-keys&gt;&lt;ref-type name="Journal Article"&gt;17&lt;/ref-type&gt;&lt;contributors&gt;&lt;authors&gt;&lt;author&gt;Moore, N. S.&lt;/author&gt;&lt;author&gt;McWilliam, A.&lt;/author&gt;&lt;author&gt;Aneja, S.&lt;/author&gt;&lt;/authors&gt;&lt;/contributors&gt;&lt;auth-address&gt;Department of Therapeutic Radiology, Yale School of Medicine, New Haven, CT, USA.&amp;#xD;Division of Cancer Sciences, Faculty of Biology, Medicine and Health, The University of Manchester, Manchester, UK.&amp;#xD;Department of Therapeutic Radiology, Yale School of Medicine, New Haven, CT, USA. Electronic address: sanjay.aneja@yale.edu.&lt;/auth-address&gt;&lt;titles&gt;&lt;title&gt;Bladder Cancer Radiation Oncology of the Future: Prognostic Modelling, Radiomics, and Treatment Planning With Artificial Intelligence&lt;/title&gt;&lt;secondary-title&gt;Semin Radiat Oncol&lt;/secondary-title&gt;&lt;/titles&gt;&lt;periodical&gt;&lt;full-title&gt;Semin Radiat Oncol&lt;/full-title&gt;&lt;/periodical&gt;&lt;pages&gt;70-75&lt;/pages&gt;&lt;volume&gt;33&lt;/volume&gt;&lt;number&gt;1&lt;/number&gt;&lt;keywords&gt;&lt;keyword&gt;Humans&lt;/keyword&gt;&lt;keyword&gt;Artificial Intelligence&lt;/keyword&gt;&lt;keyword&gt;*Radiation Oncology/methods&lt;/keyword&gt;&lt;keyword&gt;Prognosis&lt;/keyword&gt;&lt;keyword&gt;Reproducibility of Results&lt;/keyword&gt;&lt;keyword&gt;*Urinary Bladder Neoplasms/diagnostic imaging/radiotherapy&lt;/keyword&gt;&lt;/keywords&gt;&lt;dates&gt;&lt;year&gt;2023&lt;/year&gt;&lt;pub-dates&gt;&lt;date&gt;Jan&lt;/date&gt;&lt;/pub-dates&gt;&lt;/dates&gt;&lt;isbn&gt;1053-4296&lt;/isbn&gt;&lt;accession-num&gt;36517196&lt;/accession-num&gt;&lt;urls&gt;&lt;/urls&gt;&lt;electronic-resource-num&gt;10.1016/j.semradonc.2022.10.009&lt;/electronic-resource-num&gt;&lt;remote-database-provider&gt;NLM&lt;/remote-database-provider&gt;&lt;language&gt;eng&lt;/language&gt;&lt;/record&gt;&lt;/Cite&gt;&lt;/EndNote&gt;</w:instrText>
      </w:r>
      <w:r w:rsidR="00EF5DF9">
        <w:fldChar w:fldCharType="separate"/>
      </w:r>
      <w:r w:rsidR="00EF5DF9">
        <w:rPr>
          <w:noProof/>
        </w:rPr>
        <w:t>[97]</w:t>
      </w:r>
      <w:r w:rsidR="00EF5DF9">
        <w:fldChar w:fldCharType="end"/>
      </w:r>
      <w:r w:rsidR="00596B79">
        <w:t xml:space="preserve">. </w:t>
      </w:r>
      <w:r w:rsidR="00E51AC9">
        <w:t>A</w:t>
      </w:r>
      <w:r w:rsidR="00E51AC9" w:rsidRPr="00BD3F26">
        <w:t xml:space="preserve"> </w:t>
      </w:r>
      <w:r w:rsidR="00E51AC9">
        <w:t xml:space="preserve">recent, </w:t>
      </w:r>
      <w:r w:rsidR="00E51AC9" w:rsidRPr="00BD3F26">
        <w:t>publicly</w:t>
      </w:r>
      <w:r w:rsidR="00E51AC9">
        <w:t>-</w:t>
      </w:r>
      <w:r w:rsidR="00E51AC9" w:rsidRPr="00BD3F26">
        <w:t xml:space="preserve">available volumetric electron microscopy dataset </w:t>
      </w:r>
      <w:r w:rsidR="00E51AC9">
        <w:t>for</w:t>
      </w:r>
      <w:r w:rsidR="00E51AC9" w:rsidRPr="00BD3F26">
        <w:t xml:space="preserve"> urothelial cells</w:t>
      </w:r>
      <w:r w:rsidR="00E51AC9">
        <w:t xml:space="preserve"> </w:t>
      </w:r>
      <w:r w:rsidR="00E51AC9" w:rsidRPr="00BD3F26">
        <w:t>evaluate</w:t>
      </w:r>
      <w:r w:rsidR="00E51AC9">
        <w:t>d</w:t>
      </w:r>
      <w:r w:rsidR="00E51AC9" w:rsidRPr="00BD3F26">
        <w:t xml:space="preserve"> several state-of-the-art </w:t>
      </w:r>
      <w:r w:rsidR="00E51AC9">
        <w:t xml:space="preserve">segmentation </w:t>
      </w:r>
      <w:r w:rsidR="00E51AC9" w:rsidRPr="00BD3F26">
        <w:t>methods and pr</w:t>
      </w:r>
      <w:r w:rsidR="00E51AC9">
        <w:t xml:space="preserve">esented </w:t>
      </w:r>
      <w:r w:rsidR="00E51AC9" w:rsidRPr="00BD3F26">
        <w:t xml:space="preserve">a novel </w:t>
      </w:r>
      <w:r w:rsidR="00E51AC9">
        <w:t xml:space="preserve">analysis </w:t>
      </w:r>
      <w:r w:rsidR="00E51AC9" w:rsidRPr="00BD3F26">
        <w:t xml:space="preserve">pipeline </w:t>
      </w:r>
      <w:r w:rsidR="00E51AC9" w:rsidRPr="00BD3F26">
        <w:lastRenderedPageBreak/>
        <w:t>based on supervised deep learning that reduce</w:t>
      </w:r>
      <w:r w:rsidR="00E51AC9">
        <w:t>s</w:t>
      </w:r>
      <w:r w:rsidR="00E51AC9" w:rsidRPr="00BD3F26">
        <w:t xml:space="preserve"> the impact of dependencies in the input data, artefacts and annotation errors</w:t>
      </w:r>
      <w:r w:rsidR="00E51AC9">
        <w:t xml:space="preserve"> </w:t>
      </w:r>
      <w:r w:rsidR="00EF5DF9">
        <w:fldChar w:fldCharType="begin"/>
      </w:r>
      <w:r w:rsidR="00EF5DF9">
        <w:instrText xml:space="preserve"> ADDIN EN.CITE &lt;EndNote&gt;&lt;Cite&gt;&lt;Author&gt;Žerovnik Mekuč&lt;/Author&gt;&lt;Year&gt;2022&lt;/Year&gt;&lt;RecNum&gt;165&lt;/RecNum&gt;&lt;DisplayText&gt;[98]&lt;/DisplayText&gt;&lt;record&gt;&lt;rec-number&gt;165&lt;/rec-number&gt;&lt;foreign-keys&gt;&lt;key app="EN" db-id="x5zrppps5ptxd5erdwr5sz2ttrda2v0z0vps" timestamp="1707839874"&gt;165&lt;/key&gt;&lt;/foreign-keys&gt;&lt;ref-type name="Journal Article"&gt;17&lt;/ref-type&gt;&lt;contributors&gt;&lt;authors&gt;&lt;author&gt;Žerovnik Mekuč, Manca&lt;/author&gt;&lt;author&gt;Bohak, Ciril&lt;/author&gt;&lt;author&gt;Boneš, Eva&lt;/author&gt;&lt;author&gt;Hudoklin, Samo&lt;/author&gt;&lt;author&gt;Romih, Rok&lt;/author&gt;&lt;author&gt;Marolt, Matija&lt;/author&gt;&lt;/authors&gt;&lt;/contributors&gt;&lt;titles&gt;&lt;title&gt;Automatic segmentation and reconstruction of intracellular compartments in volumetric electron microscopy data&lt;/title&gt;&lt;secondary-title&gt;Computer Methods and Programs in Biomedicine&lt;/secondary-title&gt;&lt;/titles&gt;&lt;periodical&gt;&lt;full-title&gt;Computer Methods and Programs in Biomedicine&lt;/full-title&gt;&lt;/periodical&gt;&lt;pages&gt;106959&lt;/pages&gt;&lt;volume&gt;223&lt;/volume&gt;&lt;keywords&gt;&lt;keyword&gt;Intracellular compartments&lt;/keyword&gt;&lt;keyword&gt;Reconstruction&lt;/keyword&gt;&lt;keyword&gt;Instance segmentation&lt;/keyword&gt;&lt;keyword&gt;Electron microscopy&lt;/keyword&gt;&lt;keyword&gt;Mitochondria&lt;/keyword&gt;&lt;keyword&gt;Golgi apparatus&lt;/keyword&gt;&lt;keyword&gt;Fusiform vesicles&lt;/keyword&gt;&lt;keyword&gt;Urothelium&lt;/keyword&gt;&lt;keyword&gt;Deep learning&lt;/keyword&gt;&lt;/keywords&gt;&lt;dates&gt;&lt;year&gt;2022&lt;/year&gt;&lt;pub-dates&gt;&lt;date&gt;2022/08/01/&lt;/date&gt;&lt;/pub-dates&gt;&lt;/dates&gt;&lt;isbn&gt;0169-2607&lt;/isbn&gt;&lt;urls&gt;&lt;related-urls&gt;&lt;url&gt;https://www.sciencedirect.com/science/article/pii/S0169260722003418&lt;/url&gt;&lt;/related-urls&gt;&lt;/urls&gt;&lt;electronic-resource-num&gt;https://doi.org/10.1016/j.cmpb.2022.106959&lt;/electronic-resource-num&gt;&lt;/record&gt;&lt;/Cite&gt;&lt;/EndNote&gt;</w:instrText>
      </w:r>
      <w:r w:rsidR="00EF5DF9">
        <w:fldChar w:fldCharType="separate"/>
      </w:r>
      <w:r w:rsidR="00EF5DF9">
        <w:rPr>
          <w:noProof/>
        </w:rPr>
        <w:t>[98]</w:t>
      </w:r>
      <w:r w:rsidR="00EF5DF9">
        <w:fldChar w:fldCharType="end"/>
      </w:r>
      <w:r w:rsidR="00E51AC9">
        <w:t>.</w:t>
      </w:r>
      <w:r w:rsidR="00E51AC9" w:rsidRPr="00464179">
        <w:t xml:space="preserve"> </w:t>
      </w:r>
      <w:r w:rsidR="00E51AC9">
        <w:t xml:space="preserve">The </w:t>
      </w:r>
      <w:r w:rsidR="00E51AC9" w:rsidRPr="00464179">
        <w:t>UroCell dataset is publicly available</w:t>
      </w:r>
      <w:r w:rsidR="00E51AC9">
        <w:t xml:space="preserve"> at</w:t>
      </w:r>
      <w:r w:rsidR="00E51AC9" w:rsidRPr="00464179">
        <w:t xml:space="preserve"> </w:t>
      </w:r>
      <w:hyperlink r:id="rId14" w:history="1">
        <w:r w:rsidR="00E51AC9" w:rsidRPr="00A9663E">
          <w:rPr>
            <w:rStyle w:val="Hyperlink"/>
          </w:rPr>
          <w:t>https://github.com/MancaZerovnikMekuc/UroCell</w:t>
        </w:r>
      </w:hyperlink>
      <w:r w:rsidR="00E51AC9">
        <w:t>.</w:t>
      </w:r>
    </w:p>
    <w:p w14:paraId="377848A5" w14:textId="42C77EB4" w:rsidR="00596B79" w:rsidRDefault="00E51AC9" w:rsidP="00596B79">
      <w:r>
        <w:t>By contrast, i</w:t>
      </w:r>
      <w:r w:rsidR="00B346E5">
        <w:t xml:space="preserve">t is fair to say that AI-based studies applied to urothelial cell biology predominantly represent early pilot studies (eg </w:t>
      </w:r>
      <w:r w:rsidR="00EF5DF9">
        <w:fldChar w:fldCharType="begin">
          <w:fldData xml:space="preserve">PEVuZE5vdGU+PENpdGU+PEF1dGhvcj5aaGFuZzwvQXV0aG9yPjxZZWFyPjIwMTY8L1llYXI+PFJl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</w:fldData>
        </w:fldChar>
      </w:r>
      <w:r w:rsidR="00EF5DF9">
        <w:instrText xml:space="preserve"> ADDIN EN.CITE </w:instrText>
      </w:r>
      <w:r w:rsidR="00EF5DF9">
        <w:fldChar w:fldCharType="begin">
          <w:fldData xml:space="preserve">PEVuZE5vdGU+PENpdGU+PEF1dGhvcj5aaGFuZzwvQXV0aG9yPjxZZWFyPjIwMTY8L1llYXI+PFJl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</w:fldData>
        </w:fldChar>
      </w:r>
      <w:r w:rsidR="00EF5DF9">
        <w:instrText xml:space="preserve"> ADDIN EN.CITE.DATA </w:instrText>
      </w:r>
      <w:r w:rsidR="00EF5DF9">
        <w:fldChar w:fldCharType="end"/>
      </w:r>
      <w:r w:rsidR="00EF5DF9">
        <w:fldChar w:fldCharType="separate"/>
      </w:r>
      <w:r w:rsidR="00EF5DF9">
        <w:rPr>
          <w:noProof/>
        </w:rPr>
        <w:t>[99]</w:t>
      </w:r>
      <w:r w:rsidR="00EF5DF9">
        <w:fldChar w:fldCharType="end"/>
      </w:r>
      <w:r w:rsidR="00B346E5">
        <w:t xml:space="preserve">), exemplifying only the potential of AI approaches.  </w:t>
      </w:r>
      <w:r w:rsidR="00596B79">
        <w:t xml:space="preserve">While there is hope that AI models </w:t>
      </w:r>
      <w:r w:rsidR="00B346E5">
        <w:t xml:space="preserve">will </w:t>
      </w:r>
      <w:r w:rsidR="00596B79">
        <w:t xml:space="preserve">in the future be used to train complex multiscale models to simulate aspects of urothelial </w:t>
      </w:r>
      <w:r w:rsidR="007E58AB">
        <w:t xml:space="preserve">cell </w:t>
      </w:r>
      <w:r w:rsidR="00596B79">
        <w:t xml:space="preserve">biology, models are only ever as good as the input data and cannot currently be used as a substitute for experimental validation. </w:t>
      </w:r>
      <w:r w:rsidR="00201906">
        <w:t>A</w:t>
      </w:r>
      <w:r w:rsidR="00427A31">
        <w:t xml:space="preserve"> </w:t>
      </w:r>
      <w:r w:rsidR="00EF5DF9">
        <w:t>vision</w:t>
      </w:r>
      <w:r w:rsidR="00201906">
        <w:t xml:space="preserve"> </w:t>
      </w:r>
      <w:r w:rsidR="00EF5DF9">
        <w:t>o</w:t>
      </w:r>
      <w:r w:rsidR="00201906">
        <w:t xml:space="preserve">f the future </w:t>
      </w:r>
      <w:r w:rsidR="00EF5DF9">
        <w:t xml:space="preserve">might be where </w:t>
      </w:r>
      <w:r w:rsidR="00201906">
        <w:t>AI integrate</w:t>
      </w:r>
      <w:r w:rsidR="00EF5DF9">
        <w:t>s</w:t>
      </w:r>
      <w:r w:rsidR="00201906">
        <w:t xml:space="preserve"> </w:t>
      </w:r>
      <w:r w:rsidR="00EF5DF9">
        <w:t xml:space="preserve">temporal and spatial </w:t>
      </w:r>
      <w:r w:rsidR="00201906">
        <w:t>multi</w:t>
      </w:r>
      <w:r w:rsidR="00427A31">
        <w:t>-</w:t>
      </w:r>
      <w:r w:rsidR="00201906">
        <w:t>omic (</w:t>
      </w:r>
      <w:r w:rsidR="00427A31">
        <w:t xml:space="preserve">genomic, </w:t>
      </w:r>
      <w:r w:rsidR="00201906">
        <w:t xml:space="preserve">epigenetic, transcriptomic, proteomic, </w:t>
      </w:r>
      <w:r w:rsidR="00427A31">
        <w:t>phosphoproteomic, metabolomic</w:t>
      </w:r>
      <w:r w:rsidR="00201906">
        <w:t>)</w:t>
      </w:r>
      <w:r w:rsidR="00596B79">
        <w:t xml:space="preserve"> </w:t>
      </w:r>
      <w:r>
        <w:t xml:space="preserve">data </w:t>
      </w:r>
      <w:r w:rsidR="00596B79">
        <w:t xml:space="preserve">into computational representations of urothelial cells and tissues for experimental and preclinical studies, but </w:t>
      </w:r>
      <w:r>
        <w:t xml:space="preserve">this </w:t>
      </w:r>
      <w:r w:rsidR="00EF5DF9">
        <w:t>ambition</w:t>
      </w:r>
      <w:r w:rsidR="00427A31">
        <w:t xml:space="preserve"> </w:t>
      </w:r>
      <w:r w:rsidR="007E58AB">
        <w:t xml:space="preserve">lies </w:t>
      </w:r>
      <w:r>
        <w:t>some way off</w:t>
      </w:r>
      <w:r w:rsidR="00596B79">
        <w:t xml:space="preserve">.  </w:t>
      </w:r>
    </w:p>
    <w:p w14:paraId="7317C7D3" w14:textId="77777777" w:rsidR="00EF5DF9" w:rsidRDefault="00EF5DF9" w:rsidP="00596B79"/>
    <w:p w14:paraId="282DC7CC" w14:textId="1891683F" w:rsidR="00471B65" w:rsidRDefault="00722B56" w:rsidP="007E58AB">
      <w:pPr>
        <w:rPr>
          <w:b/>
          <w:color w:val="000000"/>
        </w:rPr>
      </w:pPr>
      <w:r>
        <w:rPr>
          <w:b/>
          <w:color w:val="000000"/>
        </w:rPr>
        <w:t>6</w:t>
      </w:r>
      <w:r w:rsidR="009B4E76">
        <w:rPr>
          <w:b/>
          <w:color w:val="000000"/>
        </w:rPr>
        <w:tab/>
      </w:r>
      <w:r>
        <w:rPr>
          <w:b/>
          <w:color w:val="000000"/>
        </w:rPr>
        <w:t>CONCLUDING REMARKS</w:t>
      </w:r>
    </w:p>
    <w:p w14:paraId="282DC7CD" w14:textId="79EEB6D5" w:rsidR="00471B65" w:rsidRDefault="00722B56">
      <w:r>
        <w:t xml:space="preserve">The </w:t>
      </w:r>
      <w:r w:rsidR="009B4E76">
        <w:t xml:space="preserve">essential </w:t>
      </w:r>
      <w:r>
        <w:t xml:space="preserve">need for a urinary barrier has led to evolution of urothelium, an epithelium that is structurally and functionally-specialised for </w:t>
      </w:r>
      <w:r w:rsidR="001851A8">
        <w:t xml:space="preserve">the </w:t>
      </w:r>
      <w:r>
        <w:t xml:space="preserve">role. </w:t>
      </w:r>
      <w:r w:rsidR="003A5AD2">
        <w:t xml:space="preserve"> </w:t>
      </w:r>
      <w:r w:rsidR="003A5AD2">
        <w:t>Developmentally</w:t>
      </w:r>
      <w:sdt>
        <w:sdtPr>
          <w:tag w:val="goog_rdk_102"/>
          <w:id w:val="-509057704"/>
        </w:sdtPr>
        <w:sdtContent>
          <w:r w:rsidR="003A5AD2">
            <w:t>,</w:t>
          </w:r>
        </w:sdtContent>
      </w:sdt>
      <w:r w:rsidR="003A5AD2">
        <w:t xml:space="preserve"> the differentiated urothelial phenotype marked by a normal transitional cytokeratin expression profile and apical membrane expression of uroplakins can already be observed in the fetal bladder before the end of the first trimester.  </w:t>
      </w:r>
      <w:r w:rsidR="001851A8">
        <w:t>U</w:t>
      </w:r>
      <w:r w:rsidR="009B4E76">
        <w:t xml:space="preserve">rothelium </w:t>
      </w:r>
      <w:r w:rsidR="001C4E54">
        <w:t xml:space="preserve">provides </w:t>
      </w:r>
      <w:r w:rsidR="001851A8">
        <w:t xml:space="preserve">a </w:t>
      </w:r>
      <w:r w:rsidR="001C4E54">
        <w:t>stable</w:t>
      </w:r>
      <w:r w:rsidR="003A5AD2">
        <w:t>,</w:t>
      </w:r>
      <w:r w:rsidR="001C4E54">
        <w:t xml:space="preserve"> </w:t>
      </w:r>
      <w:r>
        <w:t>mitotically</w:t>
      </w:r>
      <w:r w:rsidR="00AB215E">
        <w:t>-</w:t>
      </w:r>
      <w:r>
        <w:t>quiescent barrier</w:t>
      </w:r>
      <w:r w:rsidR="001C4E54">
        <w:t xml:space="preserve"> </w:t>
      </w:r>
      <w:r w:rsidR="003A5AD2">
        <w:t xml:space="preserve">with </w:t>
      </w:r>
      <w:r w:rsidR="003A5AD2">
        <w:t>inbuilt capacity for repair and regeneration</w:t>
      </w:r>
      <w:r w:rsidR="00BE6FD7">
        <w:t xml:space="preserve">. As well as </w:t>
      </w:r>
      <w:r w:rsidR="00BE6FD7">
        <w:t>protect</w:t>
      </w:r>
      <w:r w:rsidR="00BE6FD7">
        <w:t>ing</w:t>
      </w:r>
      <w:r w:rsidR="00BE6FD7">
        <w:t xml:space="preserve"> underlying tissues from urinary exposure to toxins and genotoxins</w:t>
      </w:r>
      <w:r w:rsidR="00BE6FD7">
        <w:t xml:space="preserve">, it </w:t>
      </w:r>
      <w:r w:rsidR="007B4A93">
        <w:t xml:space="preserve">plays a direct role </w:t>
      </w:r>
      <w:r w:rsidR="001C4E54">
        <w:t>in innate defence against uropathogens</w:t>
      </w:r>
      <w:r w:rsidR="007B4A93">
        <w:t xml:space="preserve">, whilst potentially suppressing </w:t>
      </w:r>
      <w:r w:rsidR="00BE6FD7">
        <w:t>inflammation</w:t>
      </w:r>
      <w:r w:rsidR="001C4E54">
        <w:t xml:space="preserve">. </w:t>
      </w:r>
      <w:r w:rsidR="003A5AD2">
        <w:t xml:space="preserve"> The s</w:t>
      </w:r>
      <w:r>
        <w:t xml:space="preserve">tudy of normal urothelial cell and tissue biology can provide insight into the mutated pathways and other </w:t>
      </w:r>
      <w:r w:rsidR="003A5AD2">
        <w:t xml:space="preserve">regulatory </w:t>
      </w:r>
      <w:r>
        <w:t xml:space="preserve">mechanisms that provide selection advantage </w:t>
      </w:r>
      <w:r w:rsidR="003A5AD2">
        <w:t xml:space="preserve">during </w:t>
      </w:r>
      <w:r>
        <w:t xml:space="preserve">tumorigenesis. Whereas </w:t>
      </w:r>
      <w:r w:rsidR="00AB215E">
        <w:t xml:space="preserve">basal (BASQ) subtype </w:t>
      </w:r>
      <w:r>
        <w:t xml:space="preserve">cancers escape the constraints of differentiation by assuming a primitive </w:t>
      </w:r>
      <w:r w:rsidR="00174834">
        <w:t>squamous</w:t>
      </w:r>
      <w:r>
        <w:t xml:space="preserve"> phenotype </w:t>
      </w:r>
      <w:r w:rsidR="00174834">
        <w:t xml:space="preserve">similar to </w:t>
      </w:r>
      <w:r>
        <w:t>the autocrine EGFR-regulated NHU cell, it appears that luminal cancers hijack the differentiated urothelial transcriptomic programme – po</w:t>
      </w:r>
      <w:r w:rsidR="00AB215E">
        <w:t>tentially</w:t>
      </w:r>
      <w:r>
        <w:t xml:space="preserve"> selectin</w:t>
      </w:r>
      <w:r w:rsidR="00BE6FD7">
        <w:t xml:space="preserve">g </w:t>
      </w:r>
      <w:r>
        <w:t>th</w:t>
      </w:r>
      <w:r w:rsidR="007B4A93">
        <w:t>ose</w:t>
      </w:r>
      <w:r>
        <w:t xml:space="preserve"> pathways that support regeneration and repair in </w:t>
      </w:r>
      <w:r w:rsidR="00174834">
        <w:t>th</w:t>
      </w:r>
      <w:r>
        <w:t>e normal tissue. This raises interesting questions about what initiates and selects for MIBCs t</w:t>
      </w:r>
      <w:r w:rsidR="007B4A93">
        <w:t>o</w:t>
      </w:r>
      <w:r>
        <w:t xml:space="preserve"> follow the luminal versus </w:t>
      </w:r>
      <w:r w:rsidR="00AB215E">
        <w:t>BASQ</w:t>
      </w:r>
      <w:r>
        <w:t xml:space="preserve"> routes and how different therapeutic agents might target each or be used to promote particular outcomes</w:t>
      </w:r>
      <w:r w:rsidR="007B4A93">
        <w:t>, including</w:t>
      </w:r>
      <w:r>
        <w:t xml:space="preserve"> alleviation of immunosuppression.  </w:t>
      </w:r>
    </w:p>
    <w:p w14:paraId="375F716B" w14:textId="77777777" w:rsidR="007B4A93" w:rsidRDefault="007B4A93">
      <w:pPr>
        <w:rPr>
          <w:b/>
        </w:rPr>
      </w:pPr>
    </w:p>
    <w:p w14:paraId="282DC7D3" w14:textId="7CC6EE36" w:rsidR="00471B65" w:rsidRDefault="007B4A93">
      <w:pPr>
        <w:rPr>
          <w:b/>
        </w:rPr>
      </w:pPr>
      <w:r>
        <w:rPr>
          <w:b/>
        </w:rPr>
        <w:t>7</w:t>
      </w:r>
      <w:r>
        <w:rPr>
          <w:b/>
        </w:rPr>
        <w:tab/>
      </w:r>
      <w:r w:rsidR="00722B56">
        <w:rPr>
          <w:b/>
        </w:rPr>
        <w:t>R</w:t>
      </w:r>
      <w:r>
        <w:rPr>
          <w:b/>
        </w:rPr>
        <w:t xml:space="preserve">EFERENCES </w:t>
      </w:r>
      <w:bookmarkStart w:id="2" w:name="_GoBack"/>
      <w:bookmarkEnd w:id="2"/>
      <w:r w:rsidR="00722B56">
        <w:rPr>
          <w:b/>
        </w:rPr>
        <w:t xml:space="preserve"> (Springer </w:t>
      </w:r>
      <w:r w:rsidR="00E56590">
        <w:rPr>
          <w:b/>
        </w:rPr>
        <w:t xml:space="preserve">Vancouver </w:t>
      </w:r>
      <w:r w:rsidR="00722B56">
        <w:rPr>
          <w:b/>
        </w:rPr>
        <w:t>style)</w:t>
      </w:r>
    </w:p>
    <w:p w14:paraId="6AF52343" w14:textId="77777777" w:rsidR="00EF5DF9" w:rsidRPr="00EF5DF9" w:rsidRDefault="00EF5DF9" w:rsidP="00EF5DF9">
      <w:pPr>
        <w:pStyle w:val="EndNoteBibliography"/>
        <w:spacing w:after="0"/>
      </w:pPr>
      <w:r>
        <w:rPr>
          <w:b/>
        </w:rPr>
        <w:fldChar w:fldCharType="begin"/>
      </w:r>
      <w:r>
        <w:rPr>
          <w:b/>
        </w:rPr>
        <w:instrText xml:space="preserve"> ADDIN EN.REFLIST </w:instrText>
      </w:r>
      <w:r>
        <w:rPr>
          <w:b/>
        </w:rPr>
        <w:fldChar w:fldCharType="separate"/>
      </w:r>
      <w:r w:rsidRPr="00EF5DF9">
        <w:t>1. Wheater P, Burkitt H, Daniels V. Functional Histology: A Text and Colour Atlas. . Churchhill Livingstone; 1990.</w:t>
      </w:r>
    </w:p>
    <w:p w14:paraId="533E510F" w14:textId="77777777" w:rsidR="00EF5DF9" w:rsidRPr="00EF5DF9" w:rsidRDefault="00EF5DF9" w:rsidP="00EF5DF9">
      <w:pPr>
        <w:pStyle w:val="EndNoteBibliography"/>
        <w:spacing w:after="0"/>
      </w:pPr>
      <w:r w:rsidRPr="00EF5DF9">
        <w:t>2. Scriven SD, Booth C, Thomas DF, Trejdosiewicz LK, Southgate J. Reconstitution of human urothelium from monolayer cultures. J Urol. 1997;158(3 Pt 2):1147-52. doi: 10.1097/00005392-199709000-00115.</w:t>
      </w:r>
    </w:p>
    <w:p w14:paraId="0EC779AD" w14:textId="324212B4" w:rsidR="00EF5DF9" w:rsidRPr="00EF5DF9" w:rsidRDefault="00EF5DF9" w:rsidP="00EF5DF9">
      <w:pPr>
        <w:pStyle w:val="EndNoteBibliography"/>
        <w:spacing w:after="0"/>
      </w:pPr>
      <w:r w:rsidRPr="00EF5DF9">
        <w:t xml:space="preserve">3. Castillo-Martin M, Domingo-Domenech J, Karni-Schmidt O, Matos T, Cordon-Cardo C. Molecular pathways of urothelial development and bladder tumorigenesis. Urologic Oncology: Seminars and Original Investigations. 2010;28(4):401-8. doi: </w:t>
      </w:r>
      <w:hyperlink r:id="rId15" w:history="1">
        <w:r w:rsidRPr="00EF5DF9">
          <w:rPr>
            <w:rStyle w:val="Hyperlink"/>
          </w:rPr>
          <w:t>https://doi.org/10.1016/j.urolonc.2009.04.019</w:t>
        </w:r>
      </w:hyperlink>
      <w:r w:rsidRPr="00EF5DF9">
        <w:t>.</w:t>
      </w:r>
    </w:p>
    <w:p w14:paraId="0C6F1455" w14:textId="77777777" w:rsidR="00EF5DF9" w:rsidRPr="00EF5DF9" w:rsidRDefault="00EF5DF9" w:rsidP="00EF5DF9">
      <w:pPr>
        <w:pStyle w:val="EndNoteBibliography"/>
        <w:spacing w:after="0"/>
      </w:pPr>
      <w:r w:rsidRPr="00EF5DF9">
        <w:t>4. Khandelwal P, Abraham SN, Apodaca G. Cell biology and physiology of the uroepithelium. Am J Physiol Renal Physiol. 2009;297(6):F1477-501. doi: 10.1152/ajprenal.00327.2009.</w:t>
      </w:r>
    </w:p>
    <w:p w14:paraId="6C8DE63C" w14:textId="77777777" w:rsidR="00EF5DF9" w:rsidRPr="00EF5DF9" w:rsidRDefault="00EF5DF9" w:rsidP="00EF5DF9">
      <w:pPr>
        <w:pStyle w:val="EndNoteBibliography"/>
        <w:spacing w:after="0"/>
      </w:pPr>
      <w:r w:rsidRPr="00EF5DF9">
        <w:t>5. Lasič E, Višnjar T, Kreft ME. Properties of the Urothelium that Establish the Blood-Urine Barrier and Their Implications for Drug Delivery. Rev Physiol Biochem Pharmacol. 2015;168:1-29. doi: 10.1007/112_2015_22.</w:t>
      </w:r>
    </w:p>
    <w:p w14:paraId="1E8B77C2" w14:textId="77777777" w:rsidR="00EF5DF9" w:rsidRPr="00EF5DF9" w:rsidRDefault="00EF5DF9" w:rsidP="00EF5DF9">
      <w:pPr>
        <w:pStyle w:val="EndNoteBibliography"/>
        <w:spacing w:after="0"/>
      </w:pPr>
      <w:r w:rsidRPr="00EF5DF9">
        <w:lastRenderedPageBreak/>
        <w:t xml:space="preserve">6. Jost SP, Gosling JA, Dixon JS. The morphology of normal human bladder urothelium. J Anat. 1989;167:103-15. </w:t>
      </w:r>
    </w:p>
    <w:p w14:paraId="6CBFEB38" w14:textId="77777777" w:rsidR="00EF5DF9" w:rsidRPr="00EF5DF9" w:rsidRDefault="00EF5DF9" w:rsidP="00EF5DF9">
      <w:pPr>
        <w:pStyle w:val="EndNoteBibliography"/>
        <w:spacing w:after="0"/>
      </w:pPr>
      <w:r w:rsidRPr="00EF5DF9">
        <w:t xml:space="preserve">7. Hicks RM. The mammalian urinary bladder: an accommodating organ. Biol Rev Camb Philos Soc. 1975;50(2):215-46. </w:t>
      </w:r>
    </w:p>
    <w:p w14:paraId="50BE84F7" w14:textId="77777777" w:rsidR="00EF5DF9" w:rsidRPr="00EF5DF9" w:rsidRDefault="00EF5DF9" w:rsidP="00EF5DF9">
      <w:pPr>
        <w:pStyle w:val="EndNoteBibliography"/>
        <w:spacing w:after="0"/>
      </w:pPr>
      <w:r w:rsidRPr="00EF5DF9">
        <w:t>8. Gyllensten L. Contributions to the embryology of the urinary bladder. Acta Anat (Basel). 1949;7(4):305-44. doi: 10.1159/000140392.</w:t>
      </w:r>
    </w:p>
    <w:p w14:paraId="6A7F8913" w14:textId="77777777" w:rsidR="00EF5DF9" w:rsidRPr="00EF5DF9" w:rsidRDefault="00EF5DF9" w:rsidP="00EF5DF9">
      <w:pPr>
        <w:pStyle w:val="EndNoteBibliography"/>
        <w:spacing w:after="0"/>
      </w:pPr>
      <w:r w:rsidRPr="00EF5DF9">
        <w:t xml:space="preserve">9. Felix W. The development of the urinogenital organs. I. The development of the excretory glands and their ducts. Manual of human embryology. 1912:752-880. </w:t>
      </w:r>
    </w:p>
    <w:p w14:paraId="380CDCBF" w14:textId="77777777" w:rsidR="00EF5DF9" w:rsidRPr="00EF5DF9" w:rsidRDefault="00EF5DF9" w:rsidP="00EF5DF9">
      <w:pPr>
        <w:pStyle w:val="EndNoteBibliography"/>
        <w:spacing w:after="0"/>
      </w:pPr>
      <w:r w:rsidRPr="00EF5DF9">
        <w:t xml:space="preserve">10. Newman J, Antonakopoulos GN. The fine structure of the human fetal urinary bladder. Development and maturation. A light, transmission and scanning electron microscopic study. J Anat. 1989;166:135-50. </w:t>
      </w:r>
    </w:p>
    <w:p w14:paraId="05C8F0B9" w14:textId="77777777" w:rsidR="00EF5DF9" w:rsidRPr="00EF5DF9" w:rsidRDefault="00EF5DF9" w:rsidP="00EF5DF9">
      <w:pPr>
        <w:pStyle w:val="EndNoteBibliography"/>
        <w:spacing w:after="0"/>
      </w:pPr>
      <w:r w:rsidRPr="00EF5DF9">
        <w:t xml:space="preserve">11. Hoyes AD, Ramus NI, Martin BG. Fine structure of the epithelium of the human fetal bladder. J Anat. 1972;111(Pt 3):415-25. </w:t>
      </w:r>
    </w:p>
    <w:p w14:paraId="3748ACCD" w14:textId="77777777" w:rsidR="00EF5DF9" w:rsidRPr="00EF5DF9" w:rsidRDefault="00EF5DF9" w:rsidP="00EF5DF9">
      <w:pPr>
        <w:pStyle w:val="EndNoteBibliography"/>
        <w:spacing w:after="0"/>
      </w:pPr>
      <w:r w:rsidRPr="00EF5DF9">
        <w:t>12. Baker SCS, J. Trejdosiewicz, L. K. Southgate, J. . Developmental aspects of human urothelial differentiation in vitro and in vivo. In: McConkey DJL, S.P., editor. SIU-ICUD Joint Consultation on Bladder Cancer - Basic Science. 2018.</w:t>
      </w:r>
    </w:p>
    <w:p w14:paraId="50E98FAB" w14:textId="77777777" w:rsidR="00EF5DF9" w:rsidRPr="00EF5DF9" w:rsidRDefault="00EF5DF9" w:rsidP="00EF5DF9">
      <w:pPr>
        <w:pStyle w:val="EndNoteBibliography"/>
        <w:spacing w:after="0"/>
      </w:pPr>
      <w:r w:rsidRPr="00EF5DF9">
        <w:t>13. Knoers NVAM. The term CAKUT has outlived its usefulness: the case for the defense. Pediatric Nephrology. 2022;37(11):2793-8. doi: 10.1007/s00467-022-05678-z.</w:t>
      </w:r>
    </w:p>
    <w:p w14:paraId="0151B34A" w14:textId="77777777" w:rsidR="00EF5DF9" w:rsidRPr="00EF5DF9" w:rsidRDefault="00EF5DF9" w:rsidP="00EF5DF9">
      <w:pPr>
        <w:pStyle w:val="EndNoteBibliography"/>
        <w:spacing w:after="0"/>
      </w:pPr>
      <w:r w:rsidRPr="00EF5DF9">
        <w:t>14. Trowe MO, Airik R, Weiss AC, Farin HF, Foik AB, Bettenhausen E, et al. Canonical Wnt signaling regulates smooth muscle precursor development in the mouse ureter. Development. 2012;139(17):3099-108. doi: 10.1242/dev.077388.</w:t>
      </w:r>
    </w:p>
    <w:p w14:paraId="18F658C7" w14:textId="77777777" w:rsidR="00EF5DF9" w:rsidRPr="00EF5DF9" w:rsidRDefault="00EF5DF9" w:rsidP="00EF5DF9">
      <w:pPr>
        <w:pStyle w:val="EndNoteBibliography"/>
        <w:spacing w:after="0"/>
      </w:pPr>
      <w:r w:rsidRPr="00EF5DF9">
        <w:t>15. Haraguchi R, Motoyama J, Sasaki H, Satoh Y, Miyagawa S, Nakagata N, et al. Molecular analysis of coordinated bladder and urogenital organ formation by Hedgehog signaling. Development. 2007;134(3):525-33. doi: 10.1242/dev.02736.</w:t>
      </w:r>
    </w:p>
    <w:p w14:paraId="2F27663B" w14:textId="77777777" w:rsidR="00EF5DF9" w:rsidRPr="00EF5DF9" w:rsidRDefault="00EF5DF9" w:rsidP="00EF5DF9">
      <w:pPr>
        <w:pStyle w:val="EndNoteBibliography"/>
        <w:spacing w:after="0"/>
      </w:pPr>
      <w:r w:rsidRPr="00EF5DF9">
        <w:t>16. Yu J, Carroll TJ, McMahon AP. Sonic hedgehog regulates proliferation and differentiation of mesenchymal cells in the mouse metanephric kidney. Development. 2002;129(22):5301-12. doi: 10.1242/dev.129.22.5301.</w:t>
      </w:r>
    </w:p>
    <w:p w14:paraId="5E314C7C" w14:textId="77777777" w:rsidR="00EF5DF9" w:rsidRPr="00EF5DF9" w:rsidRDefault="00EF5DF9" w:rsidP="00EF5DF9">
      <w:pPr>
        <w:pStyle w:val="EndNoteBibliography"/>
        <w:spacing w:after="0"/>
      </w:pPr>
      <w:r w:rsidRPr="00EF5DF9">
        <w:t>17. Rehman S, Ahmed D. Embryology, Kidney, Bladder, and Ureter.  StatPearls [Internet] Treasure Island (FL):. StatPearls Publishing; 2023 Jan; 2022.</w:t>
      </w:r>
    </w:p>
    <w:p w14:paraId="75530191" w14:textId="77777777" w:rsidR="00EF5DF9" w:rsidRPr="00EF5DF9" w:rsidRDefault="00EF5DF9" w:rsidP="00EF5DF9">
      <w:pPr>
        <w:pStyle w:val="EndNoteBibliography"/>
        <w:spacing w:after="0"/>
      </w:pPr>
      <w:r w:rsidRPr="00EF5DF9">
        <w:t xml:space="preserve">18. Sun TT, Zhao H, Provet J, Aebi U, Wu XR. Formation of asymmetric unit membrane during urothelial differentiation. Mol Biol Rep. 1996;23(1):3-11. </w:t>
      </w:r>
    </w:p>
    <w:p w14:paraId="28CB6B94" w14:textId="77777777" w:rsidR="00EF5DF9" w:rsidRPr="00EF5DF9" w:rsidRDefault="00EF5DF9" w:rsidP="00EF5DF9">
      <w:pPr>
        <w:pStyle w:val="EndNoteBibliography"/>
        <w:spacing w:after="0"/>
      </w:pPr>
      <w:r w:rsidRPr="00EF5DF9">
        <w:t xml:space="preserve">19. Wu XR, Lin JH, Walz T, Haner M, Yu J, Aebi U, et al. Mammalian uroplakins. A group of highly conserved urothelial differentiation-related membrane proteins. J Biol Chem. 1994;269(18):13716-24. </w:t>
      </w:r>
    </w:p>
    <w:p w14:paraId="5E98F208" w14:textId="77777777" w:rsidR="00EF5DF9" w:rsidRPr="00EF5DF9" w:rsidRDefault="00EF5DF9" w:rsidP="00EF5DF9">
      <w:pPr>
        <w:pStyle w:val="EndNoteBibliography"/>
        <w:spacing w:after="0"/>
      </w:pPr>
      <w:r w:rsidRPr="00EF5DF9">
        <w:t>20. Kątnik-Prastowska I, Lis J, Matejuk A. Glycosylation of uroplakins. Implications for bladder physiopathology. Glycoconj J. 2014;31(9):623-36. doi: 10.1007/s10719-014-9564-4.</w:t>
      </w:r>
    </w:p>
    <w:p w14:paraId="45B758F2" w14:textId="77777777" w:rsidR="00EF5DF9" w:rsidRPr="00EF5DF9" w:rsidRDefault="00EF5DF9" w:rsidP="00EF5DF9">
      <w:pPr>
        <w:pStyle w:val="EndNoteBibliography"/>
        <w:spacing w:after="0"/>
      </w:pPr>
      <w:r w:rsidRPr="00EF5DF9">
        <w:t>21. Kreft ME, Mironov AA, Hudoklin S. The Golgi complex: An organelle that determines urothelial cell biology in health and disease. Histochem Cell Biol. 2022;158(3):229-40. doi: 10.1007/s00418-022-02121-0.</w:t>
      </w:r>
    </w:p>
    <w:p w14:paraId="0C0D75BC" w14:textId="77777777" w:rsidR="00EF5DF9" w:rsidRPr="00EF5DF9" w:rsidRDefault="00EF5DF9" w:rsidP="00EF5DF9">
      <w:pPr>
        <w:pStyle w:val="EndNoteBibliography"/>
        <w:spacing w:after="0"/>
      </w:pPr>
      <w:r w:rsidRPr="00EF5DF9">
        <w:t>22. Olsburgh J, Harnden P, Weeks R, Smith B, Joyce A, Hall G, et al. Uroplakin gene expression in normal human tissues and locally advanced bladder cancer. J Pathol. 2003;199(1):41-9. doi: 10.1002/path.1252.</w:t>
      </w:r>
    </w:p>
    <w:p w14:paraId="2E5EDDED" w14:textId="77777777" w:rsidR="00EF5DF9" w:rsidRPr="00EF5DF9" w:rsidRDefault="00EF5DF9" w:rsidP="00EF5DF9">
      <w:pPr>
        <w:pStyle w:val="EndNoteBibliography"/>
        <w:spacing w:after="0"/>
      </w:pPr>
      <w:r w:rsidRPr="00EF5DF9">
        <w:t xml:space="preserve">23. Hu P, Deng FM, Liang FX, Hu CM, Auerbach AB, Shapiro E, et al. Ablation of uroplakin III gene results in small urothelial plaques, urothelial leakage, and vesicoureteral reflux. J Cell Biol. 2000;151(5):961-72. </w:t>
      </w:r>
    </w:p>
    <w:p w14:paraId="5025403A" w14:textId="77777777" w:rsidR="00EF5DF9" w:rsidRPr="00EF5DF9" w:rsidRDefault="00EF5DF9" w:rsidP="00EF5DF9">
      <w:pPr>
        <w:pStyle w:val="EndNoteBibliography"/>
        <w:spacing w:after="0"/>
      </w:pPr>
      <w:r w:rsidRPr="00EF5DF9">
        <w:t>24. Hu P, Meyers S, Liang FX, Deng FM, Kachar B, Zeidel ML, et al. Role of membrane proteins in permeability barrier function: uroplakin ablation elevates urothelial permeability. Am J Physiol Renal Physiol. 2002;283(6):F1200-7. doi: 10.1152/ajprenal.00043.2002.</w:t>
      </w:r>
    </w:p>
    <w:p w14:paraId="55F78A60" w14:textId="77777777" w:rsidR="00EF5DF9" w:rsidRPr="00EF5DF9" w:rsidRDefault="00EF5DF9" w:rsidP="00EF5DF9">
      <w:pPr>
        <w:pStyle w:val="EndNoteBibliography"/>
        <w:spacing w:after="0"/>
      </w:pPr>
      <w:r w:rsidRPr="00EF5DF9">
        <w:t>25. Kong XT, Deng FM, Hu P, Liang FX, Zhou G, Auerbach AB, et al. Roles of uroplakins in plaque formation, umbrella cell enlargement, and urinary tract diseases. J Cell Biol. 2004;167(6):1195-204. doi: 10.1083/jcb.200406025.</w:t>
      </w:r>
    </w:p>
    <w:p w14:paraId="4EEAF656" w14:textId="77777777" w:rsidR="00EF5DF9" w:rsidRPr="00EF5DF9" w:rsidRDefault="00EF5DF9" w:rsidP="00EF5DF9">
      <w:pPr>
        <w:pStyle w:val="EndNoteBibliography"/>
        <w:spacing w:after="0"/>
      </w:pPr>
      <w:r w:rsidRPr="00EF5DF9">
        <w:lastRenderedPageBreak/>
        <w:t>26. Jenkins D, Bitner-Glindzicz M, Malcolm S, Allison J, de Bruyn R, Flanagan S, et al. Mutation analyses of Uroplakin II in children with renal tract malformations. Nephrol Dial Transplant. 2006;21(12):3415-21. doi: 10.1093/ndt/gfl465.</w:t>
      </w:r>
    </w:p>
    <w:p w14:paraId="07709028" w14:textId="77777777" w:rsidR="00EF5DF9" w:rsidRPr="00EF5DF9" w:rsidRDefault="00EF5DF9" w:rsidP="00EF5DF9">
      <w:pPr>
        <w:pStyle w:val="EndNoteBibliography"/>
        <w:spacing w:after="0"/>
      </w:pPr>
      <w:r w:rsidRPr="00EF5DF9">
        <w:t>27. Kelly H, Ennis S, Yoneda A, Bermingham C, Shields DC, Molony C, et al. Uroplakin III is not a major candidate gene for primary vesicoureteral reflux. Eur J Hum Genet. 2005;13(4):500-2. doi: 10.1038/sj.ejhg.5201322.</w:t>
      </w:r>
    </w:p>
    <w:p w14:paraId="7CA2274B" w14:textId="77777777" w:rsidR="00EF5DF9" w:rsidRPr="00EF5DF9" w:rsidRDefault="00EF5DF9" w:rsidP="00EF5DF9">
      <w:pPr>
        <w:pStyle w:val="EndNoteBibliography"/>
        <w:spacing w:after="0"/>
      </w:pPr>
      <w:r w:rsidRPr="00EF5DF9">
        <w:t>28. van Eerde AM, Duran K, van Riel E, de Kovel CG, Koeleman BP, Knoers NV, et al. Genes in the ureteric budding pathway: association study on vesico-ureteral reflux patients. PLoS One. 2012;7(4):e31327. doi: 10.1371/journal.pone.0031327.</w:t>
      </w:r>
    </w:p>
    <w:p w14:paraId="0B44895C" w14:textId="77777777" w:rsidR="00EF5DF9" w:rsidRPr="00EF5DF9" w:rsidRDefault="00EF5DF9" w:rsidP="00EF5DF9">
      <w:pPr>
        <w:pStyle w:val="EndNoteBibliography"/>
        <w:spacing w:after="0"/>
      </w:pPr>
      <w:r w:rsidRPr="00EF5DF9">
        <w:t>29. Jenkins D, Bitner-Glindzicz M, Malcolm S, Hu CC, Allison J, Winyard PJ, et al. De novo Uroplakin IIIa heterozygous mutations cause human renal adysplasia leading to severe kidney failure. J Am Soc Nephrol. 2005;16(7):2141-9. doi: 10.1681/ASN.2004090776.</w:t>
      </w:r>
    </w:p>
    <w:p w14:paraId="0B7882BD" w14:textId="77777777" w:rsidR="00EF5DF9" w:rsidRPr="00EF5DF9" w:rsidRDefault="00EF5DF9" w:rsidP="00EF5DF9">
      <w:pPr>
        <w:pStyle w:val="EndNoteBibliography"/>
        <w:spacing w:after="0"/>
      </w:pPr>
      <w:r w:rsidRPr="00EF5DF9">
        <w:t>30. Rubenwolf P, Southgate J. Permeability of differentiated human urothelium in vitro. Methods Mol Biol. 2011;763:207-22. doi: 10.1007/978-1-61779-191-8_14.</w:t>
      </w:r>
    </w:p>
    <w:p w14:paraId="1CFA5C70" w14:textId="77777777" w:rsidR="00EF5DF9" w:rsidRPr="00EF5DF9" w:rsidRDefault="00EF5DF9" w:rsidP="00EF5DF9">
      <w:pPr>
        <w:pStyle w:val="EndNoteBibliography"/>
        <w:spacing w:after="0"/>
      </w:pPr>
      <w:r w:rsidRPr="00EF5DF9">
        <w:t>31. Cross WR, Eardley I, Leese HJ, Southgate J. A biomimetic tissue from cultured normal human urothelial cells: analysis of physiological function. Am J Physiol Renal Physiol. 2005;289(2):F459-68. doi: 10.1152/ajprenal.00040.2005.</w:t>
      </w:r>
    </w:p>
    <w:p w14:paraId="7E00CC31" w14:textId="77777777" w:rsidR="00EF5DF9" w:rsidRPr="00EF5DF9" w:rsidRDefault="00EF5DF9" w:rsidP="00EF5DF9">
      <w:pPr>
        <w:pStyle w:val="EndNoteBibliography"/>
        <w:spacing w:after="0"/>
      </w:pPr>
      <w:r w:rsidRPr="00EF5DF9">
        <w:t>32. Smith NJ, Varley CL, Eardley I, Feather S, Trejdosiewicz LK, Southgate J. Toll-like receptor responses of normal human urothelial cells to bacterial flagellin and lipopolysaccharide. J Urol. 2011;186(3):1084-92. doi: 10.1016/j.juro.2011.04.112.</w:t>
      </w:r>
    </w:p>
    <w:p w14:paraId="0491C729" w14:textId="77777777" w:rsidR="00EF5DF9" w:rsidRPr="00EF5DF9" w:rsidRDefault="00EF5DF9" w:rsidP="00EF5DF9">
      <w:pPr>
        <w:pStyle w:val="EndNoteBibliography"/>
        <w:spacing w:after="0"/>
      </w:pPr>
      <w:r w:rsidRPr="00EF5DF9">
        <w:t>33. Kreft ME, Sterle M, Jezernik K. Distribution of junction- and differentiation-related proteins in urothelial cells at the leading edge of primary explant outgrowths. Histochem Cell Biol. 2006;125(5):475-85. doi: 10.1007/s00418-005-0104-y.</w:t>
      </w:r>
    </w:p>
    <w:p w14:paraId="17C70BA1" w14:textId="77777777" w:rsidR="00EF5DF9" w:rsidRPr="00EF5DF9" w:rsidRDefault="00EF5DF9" w:rsidP="00EF5DF9">
      <w:pPr>
        <w:pStyle w:val="EndNoteBibliography"/>
        <w:spacing w:after="0"/>
      </w:pPr>
      <w:r w:rsidRPr="00EF5DF9">
        <w:t>34. Acharya P, Beckel J, Ruiz WG, Wang E, Rojas R, Birder L, et al. Distribution of the tight junction proteins ZO-1, occludin, and claudin-4, -8, and -12 in bladder epithelium. Am J Physiol Renal Physiol. 2004;287(2):F305-18. doi: 10.1152/ajprenal.00341.2003.</w:t>
      </w:r>
    </w:p>
    <w:p w14:paraId="3AEAB5A2" w14:textId="77777777" w:rsidR="00EF5DF9" w:rsidRPr="00EF5DF9" w:rsidRDefault="00EF5DF9" w:rsidP="00EF5DF9">
      <w:pPr>
        <w:pStyle w:val="EndNoteBibliography"/>
        <w:spacing w:after="0"/>
      </w:pPr>
      <w:r w:rsidRPr="00EF5DF9">
        <w:t>35. Višnjar T, Kocbek P, Kreft ME. Hyperplasia as a mechanism for rapid resealing urothelial injuries and maintaining high transepithelial resistance. Histochem Cell Biol. 2012;137(2):177-86. doi: 10.1007/s00418-011-0893-0.</w:t>
      </w:r>
    </w:p>
    <w:p w14:paraId="239FC9DA" w14:textId="77777777" w:rsidR="00EF5DF9" w:rsidRPr="00EF5DF9" w:rsidRDefault="00EF5DF9" w:rsidP="00EF5DF9">
      <w:pPr>
        <w:pStyle w:val="EndNoteBibliography"/>
        <w:spacing w:after="0"/>
      </w:pPr>
      <w:r w:rsidRPr="00EF5DF9">
        <w:t>36. Varley CL, Garthwaite MA, Cross W, Hinley J, Trejdosiewicz LK, Southgate J. PPARgamma-regulated tight junction development during human urothelial cytodifferentiation. J Cell Physiol. 2006;208(2):407-17. doi: 10.1002/jcp.20676.</w:t>
      </w:r>
    </w:p>
    <w:p w14:paraId="74CB99F6" w14:textId="77777777" w:rsidR="00EF5DF9" w:rsidRPr="00EF5DF9" w:rsidRDefault="00EF5DF9" w:rsidP="00EF5DF9">
      <w:pPr>
        <w:pStyle w:val="EndNoteBibliography"/>
        <w:spacing w:after="0"/>
      </w:pPr>
      <w:r w:rsidRPr="00EF5DF9">
        <w:t>37. Rubenwolf PC, Georgopoulos NT, Kirkwood LA, Baker SC, Southgate J. Aquaporin expression contributes to human transurothelial permeability in vitro and is modulated by NaCl. PLoS One. 2012;7(9):e45339. doi: 10.1371/journal.pone.0045339.</w:t>
      </w:r>
    </w:p>
    <w:p w14:paraId="2EBFA15C" w14:textId="77777777" w:rsidR="00EF5DF9" w:rsidRPr="00EF5DF9" w:rsidRDefault="00EF5DF9" w:rsidP="00EF5DF9">
      <w:pPr>
        <w:pStyle w:val="EndNoteBibliography"/>
        <w:spacing w:after="0"/>
      </w:pPr>
      <w:r w:rsidRPr="00EF5DF9">
        <w:t>38. McCloskey KD, Vahabi B, Fry CH. Is electrolyte transfer across the urothelium important?: ICI-RS 2015. Neurourol Urodyn. 2017;36(4):863-8. doi: 10.1002/nau.23085.</w:t>
      </w:r>
    </w:p>
    <w:p w14:paraId="32405EEE" w14:textId="77777777" w:rsidR="00EF5DF9" w:rsidRPr="00EF5DF9" w:rsidRDefault="00EF5DF9" w:rsidP="00EF5DF9">
      <w:pPr>
        <w:pStyle w:val="EndNoteBibliography"/>
        <w:spacing w:after="0"/>
      </w:pPr>
      <w:r w:rsidRPr="00EF5DF9">
        <w:t>39. Jost SP. Renewal of normal urothelium in adult mice. Virchows Arch B Cell Pathol Incl Mol Pathol. 1986;51(1):65-70. doi: 10.1007/bf02899016.</w:t>
      </w:r>
    </w:p>
    <w:p w14:paraId="3CA474C5" w14:textId="77777777" w:rsidR="00EF5DF9" w:rsidRPr="00EF5DF9" w:rsidRDefault="00EF5DF9" w:rsidP="00EF5DF9">
      <w:pPr>
        <w:pStyle w:val="EndNoteBibliography"/>
        <w:spacing w:after="0"/>
      </w:pPr>
      <w:r w:rsidRPr="00EF5DF9">
        <w:t>40. Romih R, Jezernik K, Masera A. Uroplakins and cytokeratins in the regenerating rat urothelium after sodium saccharin treatment. Histochem Cell Biol. 1998;109(3):263-9. doi: 10.1007/s004180050226.</w:t>
      </w:r>
    </w:p>
    <w:p w14:paraId="5466F516" w14:textId="77777777" w:rsidR="00EF5DF9" w:rsidRPr="00EF5DF9" w:rsidRDefault="00EF5DF9" w:rsidP="00EF5DF9">
      <w:pPr>
        <w:pStyle w:val="EndNoteBibliography"/>
        <w:spacing w:after="0"/>
      </w:pPr>
      <w:r w:rsidRPr="00EF5DF9">
        <w:t xml:space="preserve">41. Baskin LS, Sutherland RS, Thomson AA, Nguyen HT, Morgan DM, Hayward SW, et al. Growth factors in bladder wound healing. J Urol. 1997;157(6):2388-95. </w:t>
      </w:r>
    </w:p>
    <w:p w14:paraId="74CB3507" w14:textId="77777777" w:rsidR="00EF5DF9" w:rsidRPr="00EF5DF9" w:rsidRDefault="00EF5DF9" w:rsidP="00EF5DF9">
      <w:pPr>
        <w:pStyle w:val="EndNoteBibliography"/>
        <w:spacing w:after="0"/>
      </w:pPr>
      <w:r w:rsidRPr="00EF5DF9">
        <w:t>42. Chopra B, Hinley J, Oleksiewicz MB, Southgate J. Trans-species comparison of PPAR and RXR expression by rat and human urothelial tissues. Toxicol Pathol. 2008;36(3):485-95. doi: 10.1177/0192623308315672.</w:t>
      </w:r>
    </w:p>
    <w:p w14:paraId="6D73B743" w14:textId="77777777" w:rsidR="00EF5DF9" w:rsidRPr="00EF5DF9" w:rsidRDefault="00EF5DF9" w:rsidP="00EF5DF9">
      <w:pPr>
        <w:pStyle w:val="EndNoteBibliography"/>
        <w:spacing w:after="0"/>
      </w:pPr>
      <w:r w:rsidRPr="00EF5DF9">
        <w:t>43. Calado RT, Dumitriu B. Telomere dynamics in mice and humans. Semin Hematol. 2013;50(2):165-74. doi: 10.1053/j.seminhematol.2013.03.030.</w:t>
      </w:r>
    </w:p>
    <w:p w14:paraId="4387C78A" w14:textId="77777777" w:rsidR="00EF5DF9" w:rsidRPr="00EF5DF9" w:rsidRDefault="00EF5DF9" w:rsidP="00EF5DF9">
      <w:pPr>
        <w:pStyle w:val="EndNoteBibliography"/>
        <w:spacing w:after="0"/>
      </w:pPr>
      <w:r w:rsidRPr="00EF5DF9">
        <w:t>44. Hahn WC, Weinberg RA. Modelling the molecular circuitry of cancer. Nat Rev Cancer. 2002;2(5):331-41. doi: 10.1038/nrc795.</w:t>
      </w:r>
    </w:p>
    <w:p w14:paraId="12E891E4" w14:textId="77777777" w:rsidR="00EF5DF9" w:rsidRPr="00EF5DF9" w:rsidRDefault="00EF5DF9" w:rsidP="00EF5DF9">
      <w:pPr>
        <w:pStyle w:val="EndNoteBibliography"/>
        <w:spacing w:after="0"/>
      </w:pPr>
      <w:r w:rsidRPr="00EF5DF9">
        <w:lastRenderedPageBreak/>
        <w:t xml:space="preserve">45. Marceau N. Cell lineages and differentiation programs in epidermal, urothelial and hepatic tissues and their neoplasms. Lab Invest. 1990;63(1):4-20. </w:t>
      </w:r>
    </w:p>
    <w:p w14:paraId="5820AAA7" w14:textId="77777777" w:rsidR="00EF5DF9" w:rsidRPr="00EF5DF9" w:rsidRDefault="00EF5DF9" w:rsidP="00EF5DF9">
      <w:pPr>
        <w:pStyle w:val="EndNoteBibliography"/>
        <w:spacing w:after="0"/>
      </w:pPr>
      <w:r w:rsidRPr="00EF5DF9">
        <w:t>46. Wezel F, Pearson J, Southgate J. Plasticity of in vitro-generated urothelial cells for functional tissue formation. Tissue Eng Part A. 2014;20(9-10):1358-68. doi: 10.1089/ten.TEA.2013.0394.</w:t>
      </w:r>
    </w:p>
    <w:p w14:paraId="3B14FFA0" w14:textId="77777777" w:rsidR="00EF5DF9" w:rsidRPr="00EF5DF9" w:rsidRDefault="00EF5DF9" w:rsidP="00EF5DF9">
      <w:pPr>
        <w:pStyle w:val="EndNoteBibliography"/>
        <w:spacing w:after="0"/>
      </w:pPr>
      <w:r w:rsidRPr="00EF5DF9">
        <w:t>47. Ali ASM, Mowbray C, Lanz M, Stanton A, Bowen S, Varley CL, et al. Targeting Deficiencies in the TLR5 Mediated Vaginal Response to Treat Female Recurrent Urinary Tract Infection. Sci Rep. 2017;7(1):11039. doi: 10.1038/s41598-017-10445-4.</w:t>
      </w:r>
    </w:p>
    <w:p w14:paraId="7685D5A2" w14:textId="77777777" w:rsidR="00EF5DF9" w:rsidRPr="00EF5DF9" w:rsidRDefault="00EF5DF9" w:rsidP="00EF5DF9">
      <w:pPr>
        <w:pStyle w:val="EndNoteBibliography"/>
        <w:spacing w:after="0"/>
      </w:pPr>
      <w:r w:rsidRPr="00EF5DF9">
        <w:t>48. Baker SC, Mason AS, Slip RG, Eriksson P, Sjödahl G, Trejdosiewicz LK, et al. The Urothelial Transcriptomic Response to Interferon Gamma: Implications for Bladder Cancer Prognosis and Immunotherapy. Cancers (Basel). 2022;14(21). doi: 10.3390/cancers14215295.</w:t>
      </w:r>
    </w:p>
    <w:p w14:paraId="3C4435D2" w14:textId="77777777" w:rsidR="00EF5DF9" w:rsidRPr="00EF5DF9" w:rsidRDefault="00EF5DF9" w:rsidP="00EF5DF9">
      <w:pPr>
        <w:pStyle w:val="EndNoteBibliography"/>
        <w:spacing w:after="0"/>
      </w:pPr>
      <w:r w:rsidRPr="00EF5DF9">
        <w:t>49. Moll R, Franke WW, Schiller DL, Geiger B, Krepler R. The catalog of human cytokeratins: patterns of expression in normal epithelia, tumors and cultured cells. Cell. 1982;31(1):11-24. doi: 10.1016/0092-8674(82)90400-7.</w:t>
      </w:r>
    </w:p>
    <w:p w14:paraId="4262D490" w14:textId="77777777" w:rsidR="00EF5DF9" w:rsidRPr="00EF5DF9" w:rsidRDefault="00EF5DF9" w:rsidP="00EF5DF9">
      <w:pPr>
        <w:pStyle w:val="EndNoteBibliography"/>
        <w:spacing w:after="0"/>
      </w:pPr>
      <w:r w:rsidRPr="00EF5DF9">
        <w:t xml:space="preserve">50. Southgate J, Harnden P, Trejdosiewicz LK. Cytokeratin expression patterns in normal and malignant urothelium: a review of the biological and diagnostic implications. Histol Histopathol. 1999;14(2):657-64. </w:t>
      </w:r>
    </w:p>
    <w:p w14:paraId="15AF2016" w14:textId="77777777" w:rsidR="00EF5DF9" w:rsidRPr="00EF5DF9" w:rsidRDefault="00EF5DF9" w:rsidP="00EF5DF9">
      <w:pPr>
        <w:pStyle w:val="EndNoteBibliography"/>
        <w:spacing w:after="0"/>
      </w:pPr>
      <w:r w:rsidRPr="00EF5DF9">
        <w:t xml:space="preserve">51. Harnden P, Southgate J. Cytokeratin 14 as a marker of squamous differentiation in transitional cell carcinomas. J Clin Pathol. 1997;50(12):1032-3. </w:t>
      </w:r>
    </w:p>
    <w:p w14:paraId="7C319319" w14:textId="77777777" w:rsidR="00EF5DF9" w:rsidRPr="00EF5DF9" w:rsidRDefault="00EF5DF9" w:rsidP="00EF5DF9">
      <w:pPr>
        <w:pStyle w:val="EndNoteBibliography"/>
        <w:spacing w:after="0"/>
      </w:pPr>
      <w:r w:rsidRPr="00EF5DF9">
        <w:t xml:space="preserve">52. Booth C, Harnden P, Trejdosiewicz LK, Scriven S, Selby PJ, Southgate J. Stromal and vascular invasion in an human in vitro bladder cancer model. Lab Invest. 1997;76(6):843-57. </w:t>
      </w:r>
    </w:p>
    <w:p w14:paraId="371163A6" w14:textId="77777777" w:rsidR="00EF5DF9" w:rsidRPr="00EF5DF9" w:rsidRDefault="00EF5DF9" w:rsidP="00EF5DF9">
      <w:pPr>
        <w:pStyle w:val="EndNoteBibliography"/>
        <w:spacing w:after="0"/>
      </w:pPr>
      <w:r w:rsidRPr="00EF5DF9">
        <w:t>53. Molloy CJ, Laskin JD. Effect of retinoid deficiency on keratin expression in mouse bladder. Exp Mol Pathol. 1988;49(1):128-40. doi: 10.1016/0014-4800(88)90027-5.</w:t>
      </w:r>
    </w:p>
    <w:p w14:paraId="2A618A17" w14:textId="77777777" w:rsidR="00EF5DF9" w:rsidRPr="00EF5DF9" w:rsidRDefault="00EF5DF9" w:rsidP="00EF5DF9">
      <w:pPr>
        <w:pStyle w:val="EndNoteBibliography"/>
        <w:spacing w:after="0"/>
      </w:pPr>
      <w:r w:rsidRPr="00EF5DF9">
        <w:t>54. El-Aaser AA, El-Merzabani MM, Abdel-Reheem KA, Hamza BM. A study on the etiological factors of bilharzial bladder cancer in Egypt: 4. beta-carotene and vitamin A level in serum. Tumori. 1982;68(1):19-22. doi: 10.1177/030089168206800104.</w:t>
      </w:r>
    </w:p>
    <w:p w14:paraId="0DFD5E17" w14:textId="77777777" w:rsidR="00EF5DF9" w:rsidRPr="00EF5DF9" w:rsidRDefault="00EF5DF9" w:rsidP="00EF5DF9">
      <w:pPr>
        <w:pStyle w:val="EndNoteBibliography"/>
        <w:spacing w:after="0"/>
      </w:pPr>
      <w:r w:rsidRPr="00EF5DF9">
        <w:t xml:space="preserve">55. Southgate J, Hutton KA, Thomas DF, Trejdosiewicz LK. Normal human urothelial cells in vitro: proliferation and induction of stratification. Laboratory Investigation. 1994;71:583-94. </w:t>
      </w:r>
    </w:p>
    <w:p w14:paraId="3D5CA3C8" w14:textId="77777777" w:rsidR="00EF5DF9" w:rsidRPr="00EF5DF9" w:rsidRDefault="00EF5DF9" w:rsidP="00EF5DF9">
      <w:pPr>
        <w:pStyle w:val="EndNoteBibliography"/>
        <w:spacing w:after="0"/>
      </w:pPr>
      <w:r w:rsidRPr="00EF5DF9">
        <w:t>56. Lerner SP, McConkey DJ, Hoadley KA, Chan KS, Kim WY, Radvanyi F, et al. Bladder Cancer Molecular Taxonomy: Summary from a Consensus Meeting. Bladder Cancer. 2016;2(1):37-47. doi: 10.3233/blc-150037.</w:t>
      </w:r>
    </w:p>
    <w:p w14:paraId="4AC4B61B" w14:textId="77777777" w:rsidR="00EF5DF9" w:rsidRPr="00EF5DF9" w:rsidRDefault="00EF5DF9" w:rsidP="00EF5DF9">
      <w:pPr>
        <w:pStyle w:val="EndNoteBibliography"/>
        <w:spacing w:after="0"/>
      </w:pPr>
      <w:r w:rsidRPr="00EF5DF9">
        <w:t>57. Kurzrock EA, Lieu DK, Degraffenried LA, Chan CW, Isseroff RR. Label-retaining cells of the bladder: candidate urothelial stem cells. Am J Physiol Renal Physiol. 2008;294(6):F1415-21. doi: 10.1152/ajprenal.00533.2007.</w:t>
      </w:r>
    </w:p>
    <w:p w14:paraId="662E7C65" w14:textId="77777777" w:rsidR="00EF5DF9" w:rsidRPr="00EF5DF9" w:rsidRDefault="00EF5DF9" w:rsidP="00EF5DF9">
      <w:pPr>
        <w:pStyle w:val="EndNoteBibliography"/>
        <w:spacing w:after="0"/>
      </w:pPr>
      <w:r w:rsidRPr="00EF5DF9">
        <w:t>58. Varley CL, Stahlschmidt J, Lee WC, Holder J, Diggle C, Selby PJ, et al. Role of PPARgamma and EGFR signalling in the urothelial terminal differentiation programme. J Cell Sci. 2004;117(Pt 10):2029-36. doi: 10.1242/jcs.01042.</w:t>
      </w:r>
    </w:p>
    <w:p w14:paraId="4149B45F" w14:textId="77777777" w:rsidR="00EF5DF9" w:rsidRPr="00EF5DF9" w:rsidRDefault="00EF5DF9" w:rsidP="00EF5DF9">
      <w:pPr>
        <w:pStyle w:val="EndNoteBibliography"/>
        <w:spacing w:after="0"/>
      </w:pPr>
      <w:r w:rsidRPr="00EF5DF9">
        <w:t xml:space="preserve">59. Varley CL, Stahlschmidt J, Smith B, Stower M, Southgate J. Activation of peroxisome proliferator-activated receptor-gamma reverses squamous metaplasia and induces transitional differentiation in normal human urothelial cells. Am J Pathol. 2004;164(5):1789-98. </w:t>
      </w:r>
    </w:p>
    <w:p w14:paraId="721FDE8E" w14:textId="77777777" w:rsidR="00EF5DF9" w:rsidRPr="00EF5DF9" w:rsidRDefault="00EF5DF9" w:rsidP="00EF5DF9">
      <w:pPr>
        <w:pStyle w:val="EndNoteBibliography"/>
        <w:spacing w:after="0"/>
      </w:pPr>
      <w:r w:rsidRPr="00EF5DF9">
        <w:t>60. Varley CL, Bacon EJ, Holder JC, Southgate J. FOXA1 and IRF-1 intermediary transcriptional regulators of PPARgamma-induced urothelial cytodifferentiation. Cell Death Differ. 2009;16(1):103-14. doi: 10.1038/cdd.2008.116.</w:t>
      </w:r>
    </w:p>
    <w:p w14:paraId="55EA0F36" w14:textId="77777777" w:rsidR="00EF5DF9" w:rsidRPr="00EF5DF9" w:rsidRDefault="00EF5DF9" w:rsidP="00EF5DF9">
      <w:pPr>
        <w:pStyle w:val="EndNoteBibliography"/>
        <w:spacing w:after="0"/>
      </w:pPr>
      <w:r w:rsidRPr="00EF5DF9">
        <w:t>61. Böck M, Hinley J, Schmitt C, Wahlicht T, Kramer S, Southgate J. Identification of ELF3 as an early transcriptional regulator of human urothelium. Dev Biol. 2014;386(2):321-30. doi: 10.1016/j.ydbio.2013.12.028.</w:t>
      </w:r>
    </w:p>
    <w:p w14:paraId="7AC54914" w14:textId="77777777" w:rsidR="00EF5DF9" w:rsidRPr="00EF5DF9" w:rsidRDefault="00EF5DF9" w:rsidP="00EF5DF9">
      <w:pPr>
        <w:pStyle w:val="EndNoteBibliography"/>
        <w:spacing w:after="0"/>
      </w:pPr>
      <w:r w:rsidRPr="00EF5DF9">
        <w:t>62. Fishwick C, Higgins J, Percival-Alwyn L, Hustler A, Pearson J, Bastkowski S, et al. Heterarchy of transcription factors driving basal and luminal cell phenotypes in human urothelium. Cell Death Differ. 2017;24(5):809-18. doi: 10.1038/cdd.2017.10.</w:t>
      </w:r>
    </w:p>
    <w:p w14:paraId="33305A01" w14:textId="77777777" w:rsidR="00EF5DF9" w:rsidRPr="00EF5DF9" w:rsidRDefault="00EF5DF9" w:rsidP="00EF5DF9">
      <w:pPr>
        <w:pStyle w:val="EndNoteBibliography"/>
        <w:spacing w:after="0"/>
      </w:pPr>
      <w:r w:rsidRPr="00EF5DF9">
        <w:t>63. Hustler A, Eardley I, Hinley J, Pearson J, Wezel F, Radvanyi F, et al. Differential transcription factor expression by human epithelial cells of buccal and urothelial derivation. Exp Cell Res. 2018;369(2):284-94. doi: 10.1016/j.yexcr.2018.05.031.</w:t>
      </w:r>
    </w:p>
    <w:p w14:paraId="1DEAE3D8" w14:textId="77777777" w:rsidR="00EF5DF9" w:rsidRPr="00EF5DF9" w:rsidRDefault="00EF5DF9" w:rsidP="00EF5DF9">
      <w:pPr>
        <w:pStyle w:val="EndNoteBibliography"/>
        <w:spacing w:after="0"/>
      </w:pPr>
      <w:r w:rsidRPr="00EF5DF9">
        <w:lastRenderedPageBreak/>
        <w:t>64. Cheng W, Jacobs WB, Zhang JJ, Moro A, Park JH, Kushida M, et al. DeltaNp63 plays an anti-apoptotic role in ventral bladder development. Development. 2006;133(23):4783-92. doi: 10.1242/dev.02621.</w:t>
      </w:r>
    </w:p>
    <w:p w14:paraId="2586908F" w14:textId="77777777" w:rsidR="00EF5DF9" w:rsidRPr="00EF5DF9" w:rsidRDefault="00EF5DF9" w:rsidP="00EF5DF9">
      <w:pPr>
        <w:pStyle w:val="EndNoteBibliography"/>
        <w:spacing w:after="0"/>
      </w:pPr>
      <w:r w:rsidRPr="00EF5DF9">
        <w:t>65. Ching BJ, Wittler L, Proske J, Yagnik G, Qi L, Draaken M, et al. p63 (TP73L) a key player in embryonic urogenital development with significant dysregulation in human bladder exstrophy tissue. Int J Mol Med. 2010;26(6):861-7. doi: 10.3892/ijmm_00000535.</w:t>
      </w:r>
    </w:p>
    <w:p w14:paraId="65F56394" w14:textId="77777777" w:rsidR="00EF5DF9" w:rsidRPr="00EF5DF9" w:rsidRDefault="00EF5DF9" w:rsidP="00EF5DF9">
      <w:pPr>
        <w:pStyle w:val="EndNoteBibliography"/>
        <w:spacing w:after="0"/>
      </w:pPr>
      <w:r w:rsidRPr="00EF5DF9">
        <w:t>66. Rubenwolf PC, Eder F, Ebert AK, Hofstaedter F, Woodhouse CR, Roesch WH. Persistent histological changes in the exstrophic bladder after primary closure-a cause for concern? J Urol. 2013;189(2):671-7. doi: 10.1016/j.juro.2012.08.210.</w:t>
      </w:r>
    </w:p>
    <w:p w14:paraId="03ED1A2C" w14:textId="77777777" w:rsidR="00EF5DF9" w:rsidRPr="00EF5DF9" w:rsidRDefault="00EF5DF9" w:rsidP="00EF5DF9">
      <w:pPr>
        <w:pStyle w:val="EndNoteBibliography"/>
        <w:spacing w:after="0"/>
      </w:pPr>
      <w:r w:rsidRPr="00EF5DF9">
        <w:t>67. Hinley J, Duke R, Jinks J, Stahlschmidt J, Keene D, Cervellione RM, et al. Barrier-Forming Potential of Epithelial Cells from the Exstrophic Bladder. Am J Pathol. 2022;192(6):943-55. doi: 10.1016/j.ajpath.2022.03.009.</w:t>
      </w:r>
    </w:p>
    <w:p w14:paraId="47B6405C" w14:textId="77777777" w:rsidR="00EF5DF9" w:rsidRPr="00EF5DF9" w:rsidRDefault="00EF5DF9" w:rsidP="00EF5DF9">
      <w:pPr>
        <w:pStyle w:val="EndNoteBibliography"/>
        <w:spacing w:after="0"/>
      </w:pPr>
      <w:r w:rsidRPr="00EF5DF9">
        <w:t>68. Rebouissou S, Bernard-Pierrot I, de Reynies A, Lepage ML, Krucker C, Chapeaublanc E, et al. EGFR as a potential therapeutic target for a subset of muscle-invasive bladder cancers presenting a basal-like phenotype. Sci Transl Med. 2014;6(244):244ra91. doi: 10.1126/scitranslmed.3008970.</w:t>
      </w:r>
    </w:p>
    <w:p w14:paraId="3C0A09A5" w14:textId="77777777" w:rsidR="00EF5DF9" w:rsidRPr="00EF5DF9" w:rsidRDefault="00EF5DF9" w:rsidP="00EF5DF9">
      <w:pPr>
        <w:pStyle w:val="EndNoteBibliography"/>
        <w:spacing w:after="0"/>
      </w:pPr>
      <w:r w:rsidRPr="00EF5DF9">
        <w:t>69. Choi W, Porten S, Kim S, Willis D, Plimack ER, Hoffman-Censits J, et al. Identification of distinct basal and luminal subtypes of muscle-invasive bladder cancer with different sensitivities to frontline chemotherapy. Cancer Cell. 2014;25(2):152-65. doi: 10.1016/j.ccr.2014.01.009.</w:t>
      </w:r>
    </w:p>
    <w:p w14:paraId="55B097EC" w14:textId="77777777" w:rsidR="00EF5DF9" w:rsidRPr="00EF5DF9" w:rsidRDefault="00EF5DF9" w:rsidP="00EF5DF9">
      <w:pPr>
        <w:pStyle w:val="EndNoteBibliography"/>
        <w:spacing w:after="0"/>
      </w:pPr>
      <w:r w:rsidRPr="00EF5DF9">
        <w:t>70. Dadhania V, Zhang M, Zhang L, Bondaruk J, Majewski T, Siefker-Radtke A, et al. Meta-Analysis of the Luminal and Basal Subtypes of Bladder Cancer and the Identification of Signature Immunohistochemical Markers for Clinical Use. EBioMedicine. 2016;12:105-17. doi: 10.1016/j.ebiom.2016.08.036.</w:t>
      </w:r>
    </w:p>
    <w:p w14:paraId="3AC28FB3" w14:textId="77777777" w:rsidR="00EF5DF9" w:rsidRPr="00EF5DF9" w:rsidRDefault="00EF5DF9" w:rsidP="00EF5DF9">
      <w:pPr>
        <w:pStyle w:val="EndNoteBibliography"/>
        <w:spacing w:after="0"/>
      </w:pPr>
      <w:r w:rsidRPr="00EF5DF9">
        <w:t>71. Garthwaite M, Hinley J, Cross W, Warwick RM, Ambrose A, Hardaker H, et al. Use of donor bladder tissues for in vitro research. BJU Int. 2014;113(1):160-6. doi: 10.1111/bju.12285.</w:t>
      </w:r>
    </w:p>
    <w:p w14:paraId="0C24C50C" w14:textId="77777777" w:rsidR="00EF5DF9" w:rsidRPr="00EF5DF9" w:rsidRDefault="00EF5DF9" w:rsidP="00EF5DF9">
      <w:pPr>
        <w:pStyle w:val="EndNoteBibliography"/>
        <w:spacing w:after="0"/>
      </w:pPr>
      <w:r w:rsidRPr="00EF5DF9">
        <w:t>72. Varley CL, Southgate J. Organotypic and 3D reconstructed cultures of the human bladder and urinary tract. Methods Mol Biol. 2011;695:197-211. doi: 10.1007/978-1-60761-984-0_13.</w:t>
      </w:r>
    </w:p>
    <w:p w14:paraId="73A8FE4D" w14:textId="77777777" w:rsidR="00EF5DF9" w:rsidRPr="00EF5DF9" w:rsidRDefault="00EF5DF9" w:rsidP="00EF5DF9">
      <w:pPr>
        <w:pStyle w:val="EndNoteBibliography"/>
        <w:spacing w:after="0"/>
      </w:pPr>
      <w:r w:rsidRPr="00EF5DF9">
        <w:t>73. Baker SC, Shabir S, Southgate J. Biomimetic urothelial tissue models for the in vitro evaluation of barrier physiology and bladder drug efficacy. Mol Pharm. 2014;11(7):1964-70. doi: 10.1021/mp500065m.</w:t>
      </w:r>
    </w:p>
    <w:p w14:paraId="29A9E2F6" w14:textId="77777777" w:rsidR="00EF5DF9" w:rsidRPr="00EF5DF9" w:rsidRDefault="00EF5DF9" w:rsidP="00EF5DF9">
      <w:pPr>
        <w:pStyle w:val="EndNoteBibliography"/>
        <w:spacing w:after="0"/>
      </w:pPr>
      <w:r w:rsidRPr="00EF5DF9">
        <w:t>74. Southgate J, Masters J, Trejdosiewicz LK. Culture of Human Urothelium. In: Freshney RIF, M.G., editor. Culture of Epithelial Cells. 2nd ed.: Wiley; 2002. p. 381-400.</w:t>
      </w:r>
    </w:p>
    <w:p w14:paraId="14A6B0A9" w14:textId="77777777" w:rsidR="00EF5DF9" w:rsidRPr="00EF5DF9" w:rsidRDefault="00EF5DF9" w:rsidP="00EF5DF9">
      <w:pPr>
        <w:pStyle w:val="EndNoteBibliography"/>
        <w:spacing w:after="0"/>
      </w:pPr>
      <w:r w:rsidRPr="00EF5DF9">
        <w:t>75. Chapman EJ, Hurst CD, Pitt E, Chambers P, Aveyard JS, Knowles MA. Expression of hTERT immortalises normal human urothelial cells without inactivation of the p16/Rb pathway. Oncogene. 2006;25(36):5037-45. doi: 10.1038/sj.onc.1209513.</w:t>
      </w:r>
    </w:p>
    <w:p w14:paraId="2CAC404C" w14:textId="77777777" w:rsidR="00EF5DF9" w:rsidRPr="00EF5DF9" w:rsidRDefault="00EF5DF9" w:rsidP="00EF5DF9">
      <w:pPr>
        <w:pStyle w:val="EndNoteBibliography"/>
        <w:spacing w:after="0"/>
      </w:pPr>
      <w:r w:rsidRPr="00EF5DF9">
        <w:t>76. Georgopoulos NT, Kirkwood LA, Varley CL, MacLaine NJ, Aziz N, Southgate J. Immortalisation of normal human urothelial cells compromises differentiation capacity. Eur Urol. 2011;60(1):141-9. doi: 10.1016/j.eururo.2011.02.022.</w:t>
      </w:r>
    </w:p>
    <w:p w14:paraId="5AD336BF" w14:textId="77777777" w:rsidR="00EF5DF9" w:rsidRPr="00EF5DF9" w:rsidRDefault="00EF5DF9" w:rsidP="00EF5DF9">
      <w:pPr>
        <w:pStyle w:val="EndNoteBibliography"/>
        <w:spacing w:after="0"/>
      </w:pPr>
      <w:r w:rsidRPr="00EF5DF9">
        <w:t>77. Baker SC, Arlt VM, Indra R, Joel M, Stiborová M, Eardley I, et al. Differentiation-associated urothelial cytochrome P450 oxidoreductase predicates the xenobiotic-metabolizing activity of "luminal" muscle-invasive bladder cancers. Mol Carcinog. 2018;57(5):606-18. doi: 10.1002/mc.22784.</w:t>
      </w:r>
    </w:p>
    <w:p w14:paraId="674EF069" w14:textId="77777777" w:rsidR="00EF5DF9" w:rsidRPr="00EF5DF9" w:rsidRDefault="00EF5DF9" w:rsidP="00EF5DF9">
      <w:pPr>
        <w:pStyle w:val="EndNoteBibliography"/>
        <w:spacing w:after="0"/>
      </w:pPr>
      <w:r w:rsidRPr="00EF5DF9">
        <w:t>78. Baker SC, Mason AS, Slip RG, Skinner KT, Macdonald A, Masood O, et al. Induction of APOBEC3-mediated genomic damage in urothelium implicates BK polyomavirus (BKPyV) as a hit-and-run driver for bladder cancer. Oncogene. 2022;41(15):2139-51. doi: 10.1038/s41388-022-02235-8.</w:t>
      </w:r>
    </w:p>
    <w:p w14:paraId="1C280F24" w14:textId="77777777" w:rsidR="00EF5DF9" w:rsidRPr="00EF5DF9" w:rsidRDefault="00EF5DF9" w:rsidP="00EF5DF9">
      <w:pPr>
        <w:pStyle w:val="EndNoteBibliography"/>
        <w:spacing w:after="0"/>
      </w:pPr>
      <w:r w:rsidRPr="00EF5DF9">
        <w:t>79. Georgopoulos NT, Kirkwood LA, Walker DC, Southgate J. Differential regulation of growth-promoting signalling pathways by E-cadherin. PLoS One. 2010;5(10):e13621. doi: 10.1371/journal.pone.0013621.</w:t>
      </w:r>
    </w:p>
    <w:p w14:paraId="20F79147" w14:textId="77777777" w:rsidR="00EF5DF9" w:rsidRPr="00EF5DF9" w:rsidRDefault="00EF5DF9" w:rsidP="00EF5DF9">
      <w:pPr>
        <w:pStyle w:val="EndNoteBibliography"/>
        <w:spacing w:after="0"/>
      </w:pPr>
      <w:r w:rsidRPr="00EF5DF9">
        <w:t>80. Varley C, Hill G, Pellegrin S, Shaw NJ, Selby PJ, Trejdosiewicz LK, et al. Autocrine regulation of human urothelial cell proliferation and migration during regenerative responses in vitro. Exp Cell Res. 2005;306(1):216-29. doi: 10.1016/j.yexcr.2005.02.004.</w:t>
      </w:r>
    </w:p>
    <w:p w14:paraId="7C0B02BA" w14:textId="77777777" w:rsidR="00EF5DF9" w:rsidRPr="00EF5DF9" w:rsidRDefault="00EF5DF9" w:rsidP="00EF5DF9">
      <w:pPr>
        <w:pStyle w:val="EndNoteBibliography"/>
        <w:spacing w:after="0"/>
      </w:pPr>
      <w:r w:rsidRPr="00EF5DF9">
        <w:lastRenderedPageBreak/>
        <w:t>81. Daher A, de Boer WI, El-Marjou A, van der Kwast T, Abbou CC, Thiery JP, et al. Epidermal growth factor receptor regulates normal urothelial regeneration. Lab Invest. 2003;83(9):1333-41. doi: 10.1097/01.lab.0000086380.23263.52.</w:t>
      </w:r>
    </w:p>
    <w:p w14:paraId="27EDF0E2" w14:textId="77777777" w:rsidR="00EF5DF9" w:rsidRPr="00EF5DF9" w:rsidRDefault="00EF5DF9" w:rsidP="00EF5DF9">
      <w:pPr>
        <w:pStyle w:val="EndNoteBibliography"/>
        <w:spacing w:after="0"/>
      </w:pPr>
      <w:r w:rsidRPr="00EF5DF9">
        <w:t xml:space="preserve">82. Knowles MA, Finesilver A, Harvey AE, Berry RJ, Hicks RM. Long-term organ culture of normal human bladder. Cancer Res. 1983;43(1):374-85. </w:t>
      </w:r>
    </w:p>
    <w:p w14:paraId="7BEDB5E5" w14:textId="77777777" w:rsidR="00EF5DF9" w:rsidRPr="00EF5DF9" w:rsidRDefault="00EF5DF9" w:rsidP="00EF5DF9">
      <w:pPr>
        <w:pStyle w:val="EndNoteBibliography"/>
        <w:spacing w:after="0"/>
      </w:pPr>
      <w:r w:rsidRPr="00EF5DF9">
        <w:t>83. Turner AM, Subramaniam R, Thomas DF, Southgate J. Generation of a functional, differentiated porcine urothelial tissue in vitro. Eur Urol. 2008;54(6):1423-32. doi: 10.1016/j.eururo.2008.03.068.</w:t>
      </w:r>
    </w:p>
    <w:p w14:paraId="7530785B" w14:textId="77777777" w:rsidR="00EF5DF9" w:rsidRPr="00EF5DF9" w:rsidRDefault="00EF5DF9" w:rsidP="00EF5DF9">
      <w:pPr>
        <w:pStyle w:val="EndNoteBibliography"/>
        <w:spacing w:after="0"/>
      </w:pPr>
      <w:r w:rsidRPr="00EF5DF9">
        <w:t>84. Turner A, Subramanian R, Thomas DF, Hinley J, Abbas SK, Stahlschmidt J, et al. Transplantation of autologous differentiated urothelium in an experimental model of composite cystoplasty. Eur Urol. 2011;59(3):447-54. doi: 10.1016/j.eururo.2010.12.004.</w:t>
      </w:r>
    </w:p>
    <w:p w14:paraId="27B5BCDF" w14:textId="77777777" w:rsidR="00EF5DF9" w:rsidRPr="00EF5DF9" w:rsidRDefault="00EF5DF9" w:rsidP="00EF5DF9">
      <w:pPr>
        <w:pStyle w:val="EndNoteBibliography"/>
        <w:spacing w:after="0"/>
      </w:pPr>
      <w:r w:rsidRPr="00EF5DF9">
        <w:t>85. Višnjar T, Kreft ME. Air-liquid and liquid-liquid interfaces influence the formation of the urothelial permeability barrier in vitro. In Vitro Cell Dev Biol Anim. 2013;49(3):196-204. doi: 10.1007/s11626-013-9585-5.</w:t>
      </w:r>
    </w:p>
    <w:p w14:paraId="55764CAA" w14:textId="77777777" w:rsidR="00EF5DF9" w:rsidRPr="00EF5DF9" w:rsidRDefault="00EF5DF9" w:rsidP="00EF5DF9">
      <w:pPr>
        <w:pStyle w:val="EndNoteBibliography"/>
        <w:spacing w:after="0"/>
      </w:pPr>
      <w:r w:rsidRPr="00EF5DF9">
        <w:t>86. Romih R, Korosec P, de Mello W, Jr., Jezernik K. Differentiation of epithelial cells in the urinary tract. Cell Tissue Res. 2005;320(2):259-68. doi: 10.1007/s00441-004-1005-4.</w:t>
      </w:r>
    </w:p>
    <w:p w14:paraId="5247DD81" w14:textId="77777777" w:rsidR="00EF5DF9" w:rsidRPr="00EF5DF9" w:rsidRDefault="00EF5DF9" w:rsidP="00EF5DF9">
      <w:pPr>
        <w:pStyle w:val="EndNoteBibliography"/>
        <w:spacing w:after="0"/>
      </w:pPr>
      <w:r w:rsidRPr="00EF5DF9">
        <w:t>87. Jerman UD, Kreft ME. Reuse of bladder mucosa explants provides a long lasting source of urothelial cells for the establishment of differentiated urothelia. Histochem Cell Biol. 2018;150(5):567-74. doi: 10.1007/s00418-018-1704-7.</w:t>
      </w:r>
    </w:p>
    <w:p w14:paraId="4F4F7EA8" w14:textId="77777777" w:rsidR="00EF5DF9" w:rsidRPr="00EF5DF9" w:rsidRDefault="00EF5DF9" w:rsidP="00EF5DF9">
      <w:pPr>
        <w:pStyle w:val="EndNoteBibliography"/>
        <w:spacing w:after="0"/>
      </w:pPr>
      <w:r w:rsidRPr="00EF5DF9">
        <w:t>88. Shi B, Wu Y, Chen H, Ding J, Qi J. Understanding of mouse and human bladder at single-cell resolution: integrated analysis of trajectory and cell-cell interactive networks based on multiple scRNA-seq datasets. Cell Prolif. 2022;55(1):e13170. doi: 10.1111/cpr.13170.</w:t>
      </w:r>
    </w:p>
    <w:p w14:paraId="365F452E" w14:textId="77777777" w:rsidR="00EF5DF9" w:rsidRPr="00EF5DF9" w:rsidRDefault="00EF5DF9" w:rsidP="00EF5DF9">
      <w:pPr>
        <w:pStyle w:val="EndNoteBibliography"/>
        <w:spacing w:after="0"/>
      </w:pPr>
      <w:r w:rsidRPr="00EF5DF9">
        <w:t>89. Ma A, McDermaid A, Xu J, Chang Y, Ma Q. Integrative Methods and Practical Challenges for Single-Cell Multi-omics. Trends Biotechnol. 2020;38(9):1007-22. doi: 10.1016/j.tibtech.2020.02.013.</w:t>
      </w:r>
    </w:p>
    <w:p w14:paraId="5DF5EBC9" w14:textId="77777777" w:rsidR="00EF5DF9" w:rsidRPr="00EF5DF9" w:rsidRDefault="00EF5DF9" w:rsidP="00EF5DF9">
      <w:pPr>
        <w:pStyle w:val="EndNoteBibliography"/>
        <w:spacing w:after="0"/>
      </w:pPr>
      <w:r w:rsidRPr="00EF5DF9">
        <w:t xml:space="preserve">90. Reyes-Aldasoro CC. Modelling the Tumour Microenvironment, but What Exactly Do We Mean by &amp;ldquo;Model&amp;rdquo;? Cancers. 2023;15(15):3796. </w:t>
      </w:r>
    </w:p>
    <w:p w14:paraId="084C6697" w14:textId="77777777" w:rsidR="00EF5DF9" w:rsidRPr="00EF5DF9" w:rsidRDefault="00EF5DF9" w:rsidP="00EF5DF9">
      <w:pPr>
        <w:pStyle w:val="EndNoteBibliography"/>
        <w:spacing w:after="0"/>
      </w:pPr>
      <w:r w:rsidRPr="00EF5DF9">
        <w:t>91. Moulton DE, Sulzer V, Apodaca G, Byrne HM, Waters SL. Mathematical modelling of stretch-induced membrane traffic in bladder umbrella cells. J Theor Biol. 2016;409:115-32. doi: 10.1016/j.jtbi.2016.08.032.</w:t>
      </w:r>
    </w:p>
    <w:p w14:paraId="76740F7B" w14:textId="77777777" w:rsidR="00EF5DF9" w:rsidRPr="00EF5DF9" w:rsidRDefault="00EF5DF9" w:rsidP="00EF5DF9">
      <w:pPr>
        <w:pStyle w:val="EndNoteBibliography"/>
        <w:spacing w:after="0"/>
      </w:pPr>
      <w:r w:rsidRPr="00EF5DF9">
        <w:t>92. Walker DC, Southgate J, Hill G, Holcombe M, Hose DR, Wood SM, et al. The epitheliome: agent-based modelling of the social behaviour of cells. Biosystems. 2004;76(1-3):89-100. doi: 10.1016/j.biosystems.2004.05.025.</w:t>
      </w:r>
    </w:p>
    <w:p w14:paraId="55CC99DE" w14:textId="77777777" w:rsidR="00EF5DF9" w:rsidRPr="00EF5DF9" w:rsidRDefault="00EF5DF9" w:rsidP="00EF5DF9">
      <w:pPr>
        <w:pStyle w:val="EndNoteBibliography"/>
        <w:spacing w:after="0"/>
      </w:pPr>
      <w:r w:rsidRPr="00EF5DF9">
        <w:t>93. Walker DC, Hill G, Wood SM, Smallwood RH, Southgate J. Agent-based computational modeling of wounded epithelial cell monolayers. IEEE Trans Nanobioscience. 2004;3(3):153-63. doi: 10.1109/tnb.2004.833680.</w:t>
      </w:r>
    </w:p>
    <w:p w14:paraId="3F9FC006" w14:textId="77777777" w:rsidR="00EF5DF9" w:rsidRPr="00EF5DF9" w:rsidRDefault="00EF5DF9" w:rsidP="00EF5DF9">
      <w:pPr>
        <w:pStyle w:val="EndNoteBibliography"/>
        <w:spacing w:after="0"/>
      </w:pPr>
      <w:r w:rsidRPr="00EF5DF9">
        <w:t>94. Walker DC, Georgopoulos NT, Southgate J. Anti-social cells: predicting the influence of E-cadherin loss on the growth of epithelial cell populations. J Theor Biol. 2010;262(3):425-40. doi: 10.1016/j.jtbi.2009.10.002.</w:t>
      </w:r>
    </w:p>
    <w:p w14:paraId="210FF697" w14:textId="77777777" w:rsidR="00EF5DF9" w:rsidRPr="00EF5DF9" w:rsidRDefault="00EF5DF9" w:rsidP="00EF5DF9">
      <w:pPr>
        <w:pStyle w:val="EndNoteBibliography"/>
        <w:spacing w:after="0"/>
      </w:pPr>
      <w:r w:rsidRPr="00EF5DF9">
        <w:t>95. Walker DC, Georgopoulos NT, Southgate J. From pathway to population--a multiscale model of juxtacrine EGFR-MAPK signalling. BMC Syst Biol. 2008;2:102. doi: 10.1186/1752-0509-2-102.</w:t>
      </w:r>
    </w:p>
    <w:p w14:paraId="3110A677" w14:textId="77777777" w:rsidR="00EF5DF9" w:rsidRPr="00EF5DF9" w:rsidRDefault="00EF5DF9" w:rsidP="00EF5DF9">
      <w:pPr>
        <w:pStyle w:val="EndNoteBibliography"/>
        <w:spacing w:after="0"/>
      </w:pPr>
      <w:r w:rsidRPr="00EF5DF9">
        <w:t>96. Wessels F, Kuntz S, Krieghoff-Henning E, Schmitt M, Braun V, Worst TS, et al. Artificial intelligence to predict oncological outcome directly from hematoxylin and eosin-stained slides in urology. Minerva Urol Nephrol. 2022;74(5):538-50. doi: 10.23736/s2724-6051.22.04758-9.</w:t>
      </w:r>
    </w:p>
    <w:p w14:paraId="43251B3A" w14:textId="77777777" w:rsidR="00EF5DF9" w:rsidRPr="00EF5DF9" w:rsidRDefault="00EF5DF9" w:rsidP="00EF5DF9">
      <w:pPr>
        <w:pStyle w:val="EndNoteBibliography"/>
        <w:spacing w:after="0"/>
      </w:pPr>
      <w:r w:rsidRPr="00EF5DF9">
        <w:t>97. Moore NS, McWilliam A, Aneja S. Bladder Cancer Radiation Oncology of the Future: Prognostic Modelling, Radiomics, and Treatment Planning With Artificial Intelligence. Semin Radiat Oncol. 2023;33(1):70-5. doi: 10.1016/j.semradonc.2022.10.009.</w:t>
      </w:r>
    </w:p>
    <w:p w14:paraId="658D7450" w14:textId="30A82CB1" w:rsidR="00EF5DF9" w:rsidRPr="00EF5DF9" w:rsidRDefault="00EF5DF9" w:rsidP="00EF5DF9">
      <w:pPr>
        <w:pStyle w:val="EndNoteBibliography"/>
        <w:spacing w:after="0"/>
      </w:pPr>
      <w:r w:rsidRPr="00EF5DF9">
        <w:t xml:space="preserve">98. Žerovnik Mekuč M, Bohak C, Boneš E, Hudoklin S, Romih R, Marolt M. Automatic segmentation and reconstruction of intracellular compartments in volumetric electron microscopy data. Computer Methods and Programs in Biomedicine. 2022;223:106959. doi: </w:t>
      </w:r>
      <w:hyperlink r:id="rId16" w:history="1">
        <w:r w:rsidRPr="00EF5DF9">
          <w:rPr>
            <w:rStyle w:val="Hyperlink"/>
          </w:rPr>
          <w:t>https://doi.org/10.1016/j.cmpb.2022.106959</w:t>
        </w:r>
      </w:hyperlink>
      <w:r w:rsidRPr="00EF5DF9">
        <w:t>.</w:t>
      </w:r>
    </w:p>
    <w:p w14:paraId="52FA7FF7" w14:textId="77777777" w:rsidR="00EF5DF9" w:rsidRPr="00EF5DF9" w:rsidRDefault="00EF5DF9" w:rsidP="00EF5DF9">
      <w:pPr>
        <w:pStyle w:val="EndNoteBibliography"/>
      </w:pPr>
      <w:r w:rsidRPr="00EF5DF9">
        <w:lastRenderedPageBreak/>
        <w:t>99. Zhang Z, Bedder M, Smith SL, Walker D, Shabir S, Southgate J. Characterization and classification of adherent cells in monolayer culture using automated tracking and evolutionary algorithms. Biosystems. 2016;146:110-21. doi: 10.1016/j.biosystems.2016.05.009.</w:t>
      </w:r>
    </w:p>
    <w:p w14:paraId="2D8C868F" w14:textId="5A037DB5" w:rsidR="00FF0889" w:rsidRDefault="00EF5DF9">
      <w:pPr>
        <w:rPr>
          <w:b/>
        </w:rPr>
      </w:pPr>
      <w:r>
        <w:rPr>
          <w:b/>
        </w:rPr>
        <w:fldChar w:fldCharType="end"/>
      </w:r>
    </w:p>
    <w:sectPr w:rsidR="00FF0889">
      <w:footerReference w:type="default" r:id="rId17"/>
      <w:pgSz w:w="11906" w:h="16838"/>
      <w:pgMar w:top="1440" w:right="1440" w:bottom="1440" w:left="1440" w:header="708" w:footer="708"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0EB8628" w16cex:dateUtc="2024-02-15T11:52:00Z"/>
  <w16cex:commentExtensible w16cex:durableId="0BDDFD8F" w16cex:dateUtc="2024-02-15T12:52:00Z"/>
  <w16cex:commentExtensible w16cex:durableId="302F4D60" w16cex:dateUtc="2024-02-15T12:13:00Z"/>
  <w16cex:commentExtensible w16cex:durableId="40A8D886" w16cex:dateUtc="2024-02-15T1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A269A3" w16cid:durableId="30EB8628"/>
  <w16cid:commentId w16cid:paraId="4BBC45F6" w16cid:durableId="0BDDFD8F"/>
  <w16cid:commentId w16cid:paraId="58C9CBF3" w16cid:durableId="302F4D60"/>
  <w16cid:commentId w16cid:paraId="0FC99BD1" w16cid:durableId="40A8D8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F92929" w14:textId="77777777" w:rsidR="00E27E12" w:rsidRDefault="00E27E12">
      <w:pPr>
        <w:spacing w:after="0" w:line="240" w:lineRule="auto"/>
      </w:pPr>
      <w:r>
        <w:separator/>
      </w:r>
    </w:p>
  </w:endnote>
  <w:endnote w:type="continuationSeparator" w:id="0">
    <w:p w14:paraId="2BEA8CF0" w14:textId="77777777" w:rsidR="00E27E12" w:rsidRDefault="00E27E12">
      <w:pPr>
        <w:spacing w:after="0" w:line="240" w:lineRule="auto"/>
      </w:pPr>
      <w:r>
        <w:continuationSeparator/>
      </w:r>
    </w:p>
  </w:endnote>
  <w:endnote w:type="continuationNotice" w:id="1">
    <w:p w14:paraId="4E770F36" w14:textId="77777777" w:rsidR="00E27E12" w:rsidRDefault="00E27E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DC844" w14:textId="1A22A9BB" w:rsidR="009B4E76" w:rsidRDefault="009B4E76">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7F246B">
      <w:rPr>
        <w:noProof/>
        <w:color w:val="000000"/>
      </w:rPr>
      <w:t>8</w:t>
    </w:r>
    <w:r>
      <w:rPr>
        <w:color w:val="000000"/>
      </w:rPr>
      <w:fldChar w:fldCharType="end"/>
    </w:r>
  </w:p>
  <w:p w14:paraId="282DC845" w14:textId="77777777" w:rsidR="009B4E76" w:rsidRDefault="009B4E76">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334BF7" w14:textId="77777777" w:rsidR="00E27E12" w:rsidRDefault="00E27E12">
      <w:pPr>
        <w:spacing w:after="0" w:line="240" w:lineRule="auto"/>
      </w:pPr>
      <w:r>
        <w:separator/>
      </w:r>
    </w:p>
  </w:footnote>
  <w:footnote w:type="continuationSeparator" w:id="0">
    <w:p w14:paraId="0998D45E" w14:textId="77777777" w:rsidR="00E27E12" w:rsidRDefault="00E27E12">
      <w:pPr>
        <w:spacing w:after="0" w:line="240" w:lineRule="auto"/>
      </w:pPr>
      <w:r>
        <w:continuationSeparator/>
      </w:r>
    </w:p>
  </w:footnote>
  <w:footnote w:type="continuationNotice" w:id="1">
    <w:p w14:paraId="7982AA69" w14:textId="77777777" w:rsidR="00E27E12" w:rsidRDefault="00E27E1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114028"/>
    <w:multiLevelType w:val="multilevel"/>
    <w:tmpl w:val="11904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9D07665"/>
    <w:multiLevelType w:val="hybridMultilevel"/>
    <w:tmpl w:val="C9C06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TIxNzA0szA0NTCyNDFS0lEKTi0uzszPAykwrAUA2GdvYSwAAAA="/>
    <w:docVar w:name="EN.InstantFormat" w:val="&lt;ENInstantFormat&gt;&lt;Enabled&gt;0&lt;/Enabled&gt;&lt;ScanUnformatted&gt;1&lt;/ScanUnformatted&gt;&lt;ScanChanges&gt;1&lt;/ScanChanges&gt;&lt;Suspended&gt;0&lt;/Suspended&gt;&lt;/ENInstantFormat&gt;"/>
    <w:docVar w:name="EN.Layout" w:val="&lt;ENLayout&gt;&lt;Style&gt;Springer 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zrppps5ptxd5erdwr5sz2ttrda2v0z0vps&quot;&gt;Maggie chapter EndNote Library&lt;record-ids&gt;&lt;item&gt;2&lt;/item&gt;&lt;item&gt;3&lt;/item&gt;&lt;item&gt;4&lt;/item&gt;&lt;item&gt;6&lt;/item&gt;&lt;item&gt;9&lt;/item&gt;&lt;item&gt;11&lt;/item&gt;&lt;item&gt;13&lt;/item&gt;&lt;item&gt;14&lt;/item&gt;&lt;item&gt;16&lt;/item&gt;&lt;item&gt;24&lt;/item&gt;&lt;item&gt;26&lt;/item&gt;&lt;item&gt;27&lt;/item&gt;&lt;item&gt;28&lt;/item&gt;&lt;item&gt;29&lt;/item&gt;&lt;item&gt;31&lt;/item&gt;&lt;item&gt;34&lt;/item&gt;&lt;item&gt;39&lt;/item&gt;&lt;item&gt;47&lt;/item&gt;&lt;item&gt;48&lt;/item&gt;&lt;item&gt;50&lt;/item&gt;&lt;item&gt;53&lt;/item&gt;&lt;item&gt;55&lt;/item&gt;&lt;item&gt;56&lt;/item&gt;&lt;item&gt;59&lt;/item&gt;&lt;item&gt;63&lt;/item&gt;&lt;item&gt;64&lt;/item&gt;&lt;item&gt;65&lt;/item&gt;&lt;item&gt;66&lt;/item&gt;&lt;item&gt;67&lt;/item&gt;&lt;item&gt;69&lt;/item&gt;&lt;item&gt;71&lt;/item&gt;&lt;item&gt;72&lt;/item&gt;&lt;item&gt;73&lt;/item&gt;&lt;item&gt;74&lt;/item&gt;&lt;item&gt;75&lt;/item&gt;&lt;item&gt;76&lt;/item&gt;&lt;item&gt;78&lt;/item&gt;&lt;item&gt;80&lt;/item&gt;&lt;item&gt;81&lt;/item&gt;&lt;item&gt;82&lt;/item&gt;&lt;item&gt;83&lt;/item&gt;&lt;item&gt;87&lt;/item&gt;&lt;item&gt;89&lt;/item&gt;&lt;item&gt;90&lt;/item&gt;&lt;item&gt;91&lt;/item&gt;&lt;item&gt;92&lt;/item&gt;&lt;item&gt;94&lt;/item&gt;&lt;item&gt;95&lt;/item&gt;&lt;item&gt;96&lt;/item&gt;&lt;item&gt;98&lt;/item&gt;&lt;item&gt;99&lt;/item&gt;&lt;item&gt;100&lt;/item&gt;&lt;item&gt;102&lt;/item&gt;&lt;item&gt;103&lt;/item&gt;&lt;item&gt;105&lt;/item&gt;&lt;item&gt;106&lt;/item&gt;&lt;item&gt;107&lt;/item&gt;&lt;item&gt;109&lt;/item&gt;&lt;item&gt;110&lt;/item&gt;&lt;item&gt;111&lt;/item&gt;&lt;item&gt;112&lt;/item&gt;&lt;item&gt;113&lt;/item&gt;&lt;item&gt;114&lt;/item&gt;&lt;item&gt;115&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3&lt;/item&gt;&lt;item&gt;146&lt;/item&gt;&lt;item&gt;148&lt;/item&gt;&lt;item&gt;151&lt;/item&gt;&lt;item&gt;152&lt;/item&gt;&lt;item&gt;153&lt;/item&gt;&lt;item&gt;154&lt;/item&gt;&lt;item&gt;155&lt;/item&gt;&lt;item&gt;156&lt;/item&gt;&lt;item&gt;157&lt;/item&gt;&lt;item&gt;158&lt;/item&gt;&lt;item&gt;159&lt;/item&gt;&lt;item&gt;160&lt;/item&gt;&lt;item&gt;165&lt;/item&gt;&lt;/record-ids&gt;&lt;/item&gt;&lt;/Libraries&gt;"/>
  </w:docVars>
  <w:rsids>
    <w:rsidRoot w:val="00471B65"/>
    <w:rsid w:val="000037DC"/>
    <w:rsid w:val="0003425B"/>
    <w:rsid w:val="0003454D"/>
    <w:rsid w:val="0005167C"/>
    <w:rsid w:val="00060200"/>
    <w:rsid w:val="00067B36"/>
    <w:rsid w:val="00084196"/>
    <w:rsid w:val="000A5AA4"/>
    <w:rsid w:val="000B7A2D"/>
    <w:rsid w:val="00112CC4"/>
    <w:rsid w:val="0012396E"/>
    <w:rsid w:val="00131109"/>
    <w:rsid w:val="00135DBA"/>
    <w:rsid w:val="00157EFD"/>
    <w:rsid w:val="00174834"/>
    <w:rsid w:val="001851A8"/>
    <w:rsid w:val="00196CF4"/>
    <w:rsid w:val="001B4908"/>
    <w:rsid w:val="001C4E54"/>
    <w:rsid w:val="001F199C"/>
    <w:rsid w:val="00201906"/>
    <w:rsid w:val="00222A6E"/>
    <w:rsid w:val="002270F9"/>
    <w:rsid w:val="00241378"/>
    <w:rsid w:val="00287BC0"/>
    <w:rsid w:val="00293291"/>
    <w:rsid w:val="00295935"/>
    <w:rsid w:val="00296C12"/>
    <w:rsid w:val="002B25CF"/>
    <w:rsid w:val="002C1D8D"/>
    <w:rsid w:val="00301F74"/>
    <w:rsid w:val="00364C93"/>
    <w:rsid w:val="00365656"/>
    <w:rsid w:val="00375E59"/>
    <w:rsid w:val="003A5AD2"/>
    <w:rsid w:val="003C34FF"/>
    <w:rsid w:val="003C40D1"/>
    <w:rsid w:val="003D0C26"/>
    <w:rsid w:val="00417D3C"/>
    <w:rsid w:val="00427A31"/>
    <w:rsid w:val="00436B13"/>
    <w:rsid w:val="004513A4"/>
    <w:rsid w:val="00471B65"/>
    <w:rsid w:val="00484AED"/>
    <w:rsid w:val="00495E14"/>
    <w:rsid w:val="004C79C3"/>
    <w:rsid w:val="004F178E"/>
    <w:rsid w:val="005140E5"/>
    <w:rsid w:val="00534957"/>
    <w:rsid w:val="0054106D"/>
    <w:rsid w:val="00547CB8"/>
    <w:rsid w:val="0057350F"/>
    <w:rsid w:val="00596B79"/>
    <w:rsid w:val="005B6F5F"/>
    <w:rsid w:val="005C7F1E"/>
    <w:rsid w:val="005D5A56"/>
    <w:rsid w:val="005E0BB3"/>
    <w:rsid w:val="005E41CF"/>
    <w:rsid w:val="00605D19"/>
    <w:rsid w:val="00616139"/>
    <w:rsid w:val="006253C9"/>
    <w:rsid w:val="0064305A"/>
    <w:rsid w:val="006A543A"/>
    <w:rsid w:val="006C6A3D"/>
    <w:rsid w:val="006D4C9A"/>
    <w:rsid w:val="006E3F25"/>
    <w:rsid w:val="00722B56"/>
    <w:rsid w:val="00746582"/>
    <w:rsid w:val="007560D5"/>
    <w:rsid w:val="007B4A93"/>
    <w:rsid w:val="007C0815"/>
    <w:rsid w:val="007D4C55"/>
    <w:rsid w:val="007E58AB"/>
    <w:rsid w:val="007F01EB"/>
    <w:rsid w:val="007F246B"/>
    <w:rsid w:val="00800610"/>
    <w:rsid w:val="00832939"/>
    <w:rsid w:val="00885C1C"/>
    <w:rsid w:val="00891A6D"/>
    <w:rsid w:val="00897415"/>
    <w:rsid w:val="008A1C51"/>
    <w:rsid w:val="008B2C37"/>
    <w:rsid w:val="008B37AA"/>
    <w:rsid w:val="008C66DC"/>
    <w:rsid w:val="008F3D98"/>
    <w:rsid w:val="008F4C39"/>
    <w:rsid w:val="008F5F9B"/>
    <w:rsid w:val="00927F1A"/>
    <w:rsid w:val="00937889"/>
    <w:rsid w:val="00951074"/>
    <w:rsid w:val="009735FB"/>
    <w:rsid w:val="00997483"/>
    <w:rsid w:val="009A207C"/>
    <w:rsid w:val="009B4E76"/>
    <w:rsid w:val="009B773D"/>
    <w:rsid w:val="009C6522"/>
    <w:rsid w:val="009E7E67"/>
    <w:rsid w:val="00A212D6"/>
    <w:rsid w:val="00A226A4"/>
    <w:rsid w:val="00A41B0C"/>
    <w:rsid w:val="00A45656"/>
    <w:rsid w:val="00A54A8C"/>
    <w:rsid w:val="00A54B26"/>
    <w:rsid w:val="00A71A46"/>
    <w:rsid w:val="00A82457"/>
    <w:rsid w:val="00AB13A1"/>
    <w:rsid w:val="00AB215E"/>
    <w:rsid w:val="00AD59CA"/>
    <w:rsid w:val="00AE2DF7"/>
    <w:rsid w:val="00AF2923"/>
    <w:rsid w:val="00B13249"/>
    <w:rsid w:val="00B346E5"/>
    <w:rsid w:val="00B83F7F"/>
    <w:rsid w:val="00B95E5C"/>
    <w:rsid w:val="00BE6B31"/>
    <w:rsid w:val="00BE6FD7"/>
    <w:rsid w:val="00BE7548"/>
    <w:rsid w:val="00BF0DF1"/>
    <w:rsid w:val="00C12CC9"/>
    <w:rsid w:val="00C44EF2"/>
    <w:rsid w:val="00C60F17"/>
    <w:rsid w:val="00C649C9"/>
    <w:rsid w:val="00C7254C"/>
    <w:rsid w:val="00C7599E"/>
    <w:rsid w:val="00C861A9"/>
    <w:rsid w:val="00C93B2C"/>
    <w:rsid w:val="00CE0009"/>
    <w:rsid w:val="00D143F5"/>
    <w:rsid w:val="00D3352A"/>
    <w:rsid w:val="00D52B01"/>
    <w:rsid w:val="00D62348"/>
    <w:rsid w:val="00D76271"/>
    <w:rsid w:val="00D83800"/>
    <w:rsid w:val="00DA2C40"/>
    <w:rsid w:val="00DD3943"/>
    <w:rsid w:val="00DE11DB"/>
    <w:rsid w:val="00E04081"/>
    <w:rsid w:val="00E07B59"/>
    <w:rsid w:val="00E2156C"/>
    <w:rsid w:val="00E24FC2"/>
    <w:rsid w:val="00E27E12"/>
    <w:rsid w:val="00E30DD2"/>
    <w:rsid w:val="00E35C4B"/>
    <w:rsid w:val="00E51AC9"/>
    <w:rsid w:val="00E56590"/>
    <w:rsid w:val="00E85C8A"/>
    <w:rsid w:val="00E9215E"/>
    <w:rsid w:val="00E92C13"/>
    <w:rsid w:val="00EA7F46"/>
    <w:rsid w:val="00EB60E4"/>
    <w:rsid w:val="00EF5DF9"/>
    <w:rsid w:val="00F12565"/>
    <w:rsid w:val="00F2093D"/>
    <w:rsid w:val="00F22DDE"/>
    <w:rsid w:val="00F30C1C"/>
    <w:rsid w:val="00F33352"/>
    <w:rsid w:val="00F54672"/>
    <w:rsid w:val="00FA5AB9"/>
    <w:rsid w:val="00FC1270"/>
    <w:rsid w:val="00FD6A3B"/>
    <w:rsid w:val="00FF08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DC76E"/>
  <w15:docId w15:val="{3BAC3BED-89EF-49D1-AB13-0DA7B97B5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040A"/>
  </w:style>
  <w:style w:type="paragraph" w:styleId="Heading1">
    <w:name w:val="heading 1"/>
    <w:basedOn w:val="Normal"/>
    <w:next w:val="Normal"/>
    <w:link w:val="Heading1Char"/>
    <w:uiPriority w:val="9"/>
    <w:qFormat/>
    <w:rsid w:val="00A7040A"/>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A7040A"/>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7040A"/>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A7040A"/>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A7040A"/>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A7040A"/>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A7040A"/>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A7040A"/>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A7040A"/>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7040A"/>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Heading1Char">
    <w:name w:val="Heading 1 Char"/>
    <w:basedOn w:val="DefaultParagraphFont"/>
    <w:link w:val="Heading1"/>
    <w:uiPriority w:val="9"/>
    <w:rsid w:val="00A7040A"/>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A7040A"/>
    <w:rPr>
      <w:rFonts w:asciiTheme="majorHAnsi" w:eastAsiaTheme="majorEastAsia" w:hAnsiTheme="majorHAnsi" w:cstheme="majorBidi"/>
      <w:color w:val="2E74B5" w:themeColor="accent1" w:themeShade="BF"/>
      <w:sz w:val="32"/>
      <w:szCs w:val="32"/>
    </w:rPr>
  </w:style>
  <w:style w:type="paragraph" w:customStyle="1" w:styleId="Default">
    <w:name w:val="Default"/>
    <w:rsid w:val="00493E0A"/>
    <w:pPr>
      <w:autoSpaceDE w:val="0"/>
      <w:autoSpaceDN w:val="0"/>
      <w:adjustRightInd w:val="0"/>
      <w:spacing w:after="0" w:line="240" w:lineRule="auto"/>
    </w:pPr>
    <w:rPr>
      <w:color w:val="000000"/>
      <w:sz w:val="24"/>
      <w:szCs w:val="24"/>
    </w:rPr>
  </w:style>
  <w:style w:type="paragraph" w:styleId="ListParagraph">
    <w:name w:val="List Paragraph"/>
    <w:basedOn w:val="Normal"/>
    <w:uiPriority w:val="34"/>
    <w:qFormat/>
    <w:rsid w:val="00FE2E25"/>
    <w:pPr>
      <w:ind w:left="720"/>
      <w:contextualSpacing/>
    </w:pPr>
  </w:style>
  <w:style w:type="table" w:styleId="TableGrid">
    <w:name w:val="Table Grid"/>
    <w:basedOn w:val="TableNormal"/>
    <w:uiPriority w:val="39"/>
    <w:rsid w:val="00BD0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1883"/>
    <w:pPr>
      <w:tabs>
        <w:tab w:val="center" w:pos="4513"/>
        <w:tab w:val="right" w:pos="9026"/>
      </w:tabs>
    </w:pPr>
  </w:style>
  <w:style w:type="character" w:customStyle="1" w:styleId="HeaderChar">
    <w:name w:val="Header Char"/>
    <w:basedOn w:val="DefaultParagraphFont"/>
    <w:link w:val="Header"/>
    <w:uiPriority w:val="99"/>
    <w:rsid w:val="00081883"/>
  </w:style>
  <w:style w:type="paragraph" w:styleId="Footer">
    <w:name w:val="footer"/>
    <w:basedOn w:val="Normal"/>
    <w:link w:val="FooterChar"/>
    <w:uiPriority w:val="99"/>
    <w:unhideWhenUsed/>
    <w:rsid w:val="00081883"/>
    <w:pPr>
      <w:tabs>
        <w:tab w:val="center" w:pos="4513"/>
        <w:tab w:val="right" w:pos="9026"/>
      </w:tabs>
    </w:pPr>
  </w:style>
  <w:style w:type="character" w:customStyle="1" w:styleId="FooterChar">
    <w:name w:val="Footer Char"/>
    <w:basedOn w:val="DefaultParagraphFont"/>
    <w:link w:val="Footer"/>
    <w:uiPriority w:val="99"/>
    <w:rsid w:val="00081883"/>
  </w:style>
  <w:style w:type="character" w:styleId="Hyperlink">
    <w:name w:val="Hyperlink"/>
    <w:basedOn w:val="DefaultParagraphFont"/>
    <w:uiPriority w:val="99"/>
    <w:unhideWhenUsed/>
    <w:rsid w:val="009E0BF8"/>
    <w:rPr>
      <w:color w:val="0563C1" w:themeColor="hyperlink"/>
      <w:u w:val="single"/>
    </w:rPr>
  </w:style>
  <w:style w:type="character" w:styleId="CommentReference">
    <w:name w:val="annotation reference"/>
    <w:basedOn w:val="DefaultParagraphFont"/>
    <w:uiPriority w:val="99"/>
    <w:semiHidden/>
    <w:unhideWhenUsed/>
    <w:rsid w:val="00175A1A"/>
    <w:rPr>
      <w:sz w:val="16"/>
      <w:szCs w:val="16"/>
    </w:rPr>
  </w:style>
  <w:style w:type="paragraph" w:styleId="CommentText">
    <w:name w:val="annotation text"/>
    <w:basedOn w:val="Normal"/>
    <w:link w:val="CommentTextChar"/>
    <w:uiPriority w:val="99"/>
    <w:unhideWhenUsed/>
    <w:rsid w:val="00175A1A"/>
    <w:rPr>
      <w:sz w:val="20"/>
      <w:szCs w:val="20"/>
    </w:rPr>
  </w:style>
  <w:style w:type="character" w:customStyle="1" w:styleId="CommentTextChar">
    <w:name w:val="Comment Text Char"/>
    <w:basedOn w:val="DefaultParagraphFont"/>
    <w:link w:val="CommentText"/>
    <w:uiPriority w:val="99"/>
    <w:rsid w:val="00175A1A"/>
    <w:rPr>
      <w:sz w:val="20"/>
      <w:szCs w:val="20"/>
    </w:rPr>
  </w:style>
  <w:style w:type="paragraph" w:styleId="CommentSubject">
    <w:name w:val="annotation subject"/>
    <w:basedOn w:val="CommentText"/>
    <w:next w:val="CommentText"/>
    <w:link w:val="CommentSubjectChar"/>
    <w:uiPriority w:val="99"/>
    <w:semiHidden/>
    <w:unhideWhenUsed/>
    <w:rsid w:val="00175A1A"/>
    <w:rPr>
      <w:b/>
      <w:bCs/>
    </w:rPr>
  </w:style>
  <w:style w:type="character" w:customStyle="1" w:styleId="CommentSubjectChar">
    <w:name w:val="Comment Subject Char"/>
    <w:basedOn w:val="CommentTextChar"/>
    <w:link w:val="CommentSubject"/>
    <w:uiPriority w:val="99"/>
    <w:semiHidden/>
    <w:rsid w:val="00175A1A"/>
    <w:rPr>
      <w:b/>
      <w:bCs/>
      <w:sz w:val="20"/>
      <w:szCs w:val="20"/>
    </w:rPr>
  </w:style>
  <w:style w:type="paragraph" w:styleId="BalloonText">
    <w:name w:val="Balloon Text"/>
    <w:basedOn w:val="Normal"/>
    <w:link w:val="BalloonTextChar"/>
    <w:uiPriority w:val="99"/>
    <w:semiHidden/>
    <w:unhideWhenUsed/>
    <w:rsid w:val="00175A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5A1A"/>
    <w:rPr>
      <w:rFonts w:ascii="Segoe UI" w:hAnsi="Segoe UI" w:cs="Segoe UI"/>
      <w:sz w:val="18"/>
      <w:szCs w:val="18"/>
    </w:rPr>
  </w:style>
  <w:style w:type="character" w:customStyle="1" w:styleId="id-label">
    <w:name w:val="id-label"/>
    <w:basedOn w:val="DefaultParagraphFont"/>
    <w:rsid w:val="000A4B2F"/>
  </w:style>
  <w:style w:type="character" w:styleId="Strong">
    <w:name w:val="Strong"/>
    <w:basedOn w:val="DefaultParagraphFont"/>
    <w:uiPriority w:val="22"/>
    <w:qFormat/>
    <w:rsid w:val="00A7040A"/>
    <w:rPr>
      <w:b/>
      <w:bCs/>
    </w:rPr>
  </w:style>
  <w:style w:type="character" w:customStyle="1" w:styleId="period">
    <w:name w:val="period"/>
    <w:basedOn w:val="DefaultParagraphFont"/>
    <w:rsid w:val="001E65D9"/>
  </w:style>
  <w:style w:type="character" w:customStyle="1" w:styleId="cit">
    <w:name w:val="cit"/>
    <w:basedOn w:val="DefaultParagraphFont"/>
    <w:rsid w:val="001E65D9"/>
  </w:style>
  <w:style w:type="character" w:customStyle="1" w:styleId="citation-doi">
    <w:name w:val="citation-doi"/>
    <w:basedOn w:val="DefaultParagraphFont"/>
    <w:rsid w:val="001E65D9"/>
  </w:style>
  <w:style w:type="character" w:customStyle="1" w:styleId="ahead-of-print">
    <w:name w:val="ahead-of-print"/>
    <w:basedOn w:val="DefaultParagraphFont"/>
    <w:rsid w:val="001E65D9"/>
  </w:style>
  <w:style w:type="character" w:customStyle="1" w:styleId="authors-list-item">
    <w:name w:val="authors-list-item"/>
    <w:basedOn w:val="DefaultParagraphFont"/>
    <w:rsid w:val="001E65D9"/>
  </w:style>
  <w:style w:type="character" w:customStyle="1" w:styleId="author-sup-separator">
    <w:name w:val="author-sup-separator"/>
    <w:basedOn w:val="DefaultParagraphFont"/>
    <w:rsid w:val="001E65D9"/>
  </w:style>
  <w:style w:type="character" w:customStyle="1" w:styleId="comma">
    <w:name w:val="comma"/>
    <w:basedOn w:val="DefaultParagraphFont"/>
    <w:rsid w:val="001E65D9"/>
  </w:style>
  <w:style w:type="character" w:customStyle="1" w:styleId="Title1">
    <w:name w:val="Title1"/>
    <w:basedOn w:val="DefaultParagraphFont"/>
    <w:rsid w:val="001E65D9"/>
  </w:style>
  <w:style w:type="character" w:customStyle="1" w:styleId="identifier">
    <w:name w:val="identifier"/>
    <w:basedOn w:val="DefaultParagraphFont"/>
    <w:rsid w:val="001E65D9"/>
  </w:style>
  <w:style w:type="character" w:customStyle="1" w:styleId="Heading3Char">
    <w:name w:val="Heading 3 Char"/>
    <w:basedOn w:val="DefaultParagraphFont"/>
    <w:link w:val="Heading3"/>
    <w:uiPriority w:val="9"/>
    <w:rsid w:val="00A7040A"/>
    <w:rPr>
      <w:rFonts w:asciiTheme="majorHAnsi" w:eastAsiaTheme="majorEastAsia" w:hAnsiTheme="majorHAnsi" w:cstheme="majorBidi"/>
      <w:color w:val="2E74B5" w:themeColor="accent1" w:themeShade="BF"/>
      <w:sz w:val="28"/>
      <w:szCs w:val="28"/>
    </w:rPr>
  </w:style>
  <w:style w:type="paragraph" w:customStyle="1" w:styleId="nova-legacy-e-listitem">
    <w:name w:val="nova-legacy-e-list__item"/>
    <w:basedOn w:val="Normal"/>
    <w:rsid w:val="00F92A73"/>
    <w:pPr>
      <w:spacing w:before="100" w:beforeAutospacing="1" w:after="100" w:afterAutospacing="1"/>
    </w:pPr>
    <w:rPr>
      <w:rFonts w:eastAsiaTheme="minorHAnsi"/>
    </w:rPr>
  </w:style>
  <w:style w:type="paragraph" w:customStyle="1" w:styleId="EndNoteBibliography">
    <w:name w:val="EndNote Bibliography"/>
    <w:basedOn w:val="Normal"/>
    <w:link w:val="EndNoteBibliographyZnak"/>
    <w:rsid w:val="00F92A73"/>
    <w:pPr>
      <w:spacing w:line="240" w:lineRule="auto"/>
    </w:pPr>
    <w:rPr>
      <w:rFonts w:eastAsiaTheme="minorHAnsi"/>
      <w:noProof/>
    </w:rPr>
  </w:style>
  <w:style w:type="character" w:customStyle="1" w:styleId="EndNoteBibliographyZnak">
    <w:name w:val="EndNote Bibliography Znak"/>
    <w:basedOn w:val="DefaultParagraphFont"/>
    <w:link w:val="EndNoteBibliography"/>
    <w:rsid w:val="00F92A73"/>
    <w:rPr>
      <w:rFonts w:eastAsiaTheme="minorHAnsi"/>
      <w:noProof/>
    </w:rPr>
  </w:style>
  <w:style w:type="character" w:customStyle="1" w:styleId="docsum-authors">
    <w:name w:val="docsum-authors"/>
    <w:basedOn w:val="DefaultParagraphFont"/>
    <w:rsid w:val="00F92A73"/>
  </w:style>
  <w:style w:type="character" w:customStyle="1" w:styleId="docsum-journal-citation">
    <w:name w:val="docsum-journal-citation"/>
    <w:basedOn w:val="DefaultParagraphFont"/>
    <w:rsid w:val="00F92A73"/>
  </w:style>
  <w:style w:type="character" w:customStyle="1" w:styleId="citation-part">
    <w:name w:val="citation-part"/>
    <w:basedOn w:val="DefaultParagraphFont"/>
    <w:rsid w:val="00F92A73"/>
  </w:style>
  <w:style w:type="character" w:customStyle="1" w:styleId="docsum-pmid">
    <w:name w:val="docsum-pmid"/>
    <w:basedOn w:val="DefaultParagraphFont"/>
    <w:rsid w:val="00F92A73"/>
  </w:style>
  <w:style w:type="character" w:customStyle="1" w:styleId="secondary-date">
    <w:name w:val="secondary-date"/>
    <w:basedOn w:val="DefaultParagraphFont"/>
    <w:rsid w:val="00F92A73"/>
  </w:style>
  <w:style w:type="character" w:customStyle="1" w:styleId="position-number">
    <w:name w:val="position-number"/>
    <w:basedOn w:val="DefaultParagraphFont"/>
    <w:rsid w:val="00F92A73"/>
  </w:style>
  <w:style w:type="character" w:customStyle="1" w:styleId="free-resources">
    <w:name w:val="free-resources"/>
    <w:basedOn w:val="DefaultParagraphFont"/>
    <w:rsid w:val="00F92A73"/>
  </w:style>
  <w:style w:type="character" w:customStyle="1" w:styleId="anchor-text">
    <w:name w:val="anchor-text"/>
    <w:basedOn w:val="DefaultParagraphFont"/>
    <w:rsid w:val="00F92A73"/>
  </w:style>
  <w:style w:type="character" w:customStyle="1" w:styleId="title-text">
    <w:name w:val="title-text"/>
    <w:basedOn w:val="DefaultParagraphFont"/>
    <w:rsid w:val="00F92A73"/>
  </w:style>
  <w:style w:type="character" w:customStyle="1" w:styleId="sr-only">
    <w:name w:val="sr-only"/>
    <w:basedOn w:val="DefaultParagraphFont"/>
    <w:rsid w:val="00F92A73"/>
  </w:style>
  <w:style w:type="character" w:customStyle="1" w:styleId="button-link-text">
    <w:name w:val="button-link-text"/>
    <w:basedOn w:val="DefaultParagraphFont"/>
    <w:rsid w:val="00F92A73"/>
  </w:style>
  <w:style w:type="character" w:customStyle="1" w:styleId="react-xocs-alternative-link">
    <w:name w:val="react-xocs-alternative-link"/>
    <w:basedOn w:val="DefaultParagraphFont"/>
    <w:rsid w:val="00F92A73"/>
  </w:style>
  <w:style w:type="character" w:customStyle="1" w:styleId="given-name">
    <w:name w:val="given-name"/>
    <w:basedOn w:val="DefaultParagraphFont"/>
    <w:rsid w:val="00F92A73"/>
  </w:style>
  <w:style w:type="character" w:customStyle="1" w:styleId="text">
    <w:name w:val="text"/>
    <w:basedOn w:val="DefaultParagraphFont"/>
    <w:rsid w:val="00F92A73"/>
  </w:style>
  <w:style w:type="character" w:customStyle="1" w:styleId="author-ref">
    <w:name w:val="author-ref"/>
    <w:basedOn w:val="DefaultParagraphFont"/>
    <w:rsid w:val="00F92A73"/>
  </w:style>
  <w:style w:type="character" w:customStyle="1" w:styleId="rpv-coretext-layer-text">
    <w:name w:val="rpv-core__text-layer-text"/>
    <w:basedOn w:val="DefaultParagraphFont"/>
    <w:rsid w:val="00F92A73"/>
  </w:style>
  <w:style w:type="paragraph" w:customStyle="1" w:styleId="c-bibliographic-informationcitation">
    <w:name w:val="c-bibliographic-information__citation"/>
    <w:basedOn w:val="Normal"/>
    <w:rsid w:val="00F92A73"/>
    <w:pPr>
      <w:spacing w:before="100" w:beforeAutospacing="1" w:after="100" w:afterAutospacing="1"/>
    </w:pPr>
  </w:style>
  <w:style w:type="character" w:customStyle="1" w:styleId="Naslov1">
    <w:name w:val="Naslov1"/>
    <w:basedOn w:val="DefaultParagraphFont"/>
    <w:rsid w:val="00F92A73"/>
  </w:style>
  <w:style w:type="character" w:customStyle="1" w:styleId="publication-type">
    <w:name w:val="publication-type"/>
    <w:basedOn w:val="DefaultParagraphFont"/>
    <w:rsid w:val="00F92A73"/>
  </w:style>
  <w:style w:type="character" w:styleId="Emphasis">
    <w:name w:val="Emphasis"/>
    <w:basedOn w:val="DefaultParagraphFont"/>
    <w:uiPriority w:val="20"/>
    <w:qFormat/>
    <w:rsid w:val="00A7040A"/>
    <w:rPr>
      <w:i/>
      <w:iCs/>
    </w:rPr>
  </w:style>
  <w:style w:type="character" w:customStyle="1" w:styleId="z-TopofFormChar">
    <w:name w:val="z-Top of Form Char"/>
    <w:basedOn w:val="DefaultParagraphFont"/>
    <w:link w:val="z-TopofForm"/>
    <w:uiPriority w:val="99"/>
    <w:semiHidden/>
    <w:rsid w:val="00F92A73"/>
    <w:rPr>
      <w:rFonts w:ascii="Arial" w:eastAsia="Times New Roman" w:hAnsi="Arial" w:cs="Arial"/>
      <w:vanish/>
      <w:sz w:val="16"/>
      <w:szCs w:val="16"/>
      <w:lang w:val="sl-SI" w:eastAsia="sl-SI"/>
    </w:rPr>
  </w:style>
  <w:style w:type="paragraph" w:styleId="z-TopofForm">
    <w:name w:val="HTML Top of Form"/>
    <w:basedOn w:val="Normal"/>
    <w:next w:val="Normal"/>
    <w:link w:val="z-TopofFormChar"/>
    <w:hidden/>
    <w:uiPriority w:val="99"/>
    <w:semiHidden/>
    <w:unhideWhenUsed/>
    <w:rsid w:val="00F92A73"/>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92A73"/>
    <w:rPr>
      <w:rFonts w:ascii="Arial" w:eastAsia="Times New Roman" w:hAnsi="Arial" w:cs="Arial"/>
      <w:vanish/>
      <w:sz w:val="16"/>
      <w:szCs w:val="16"/>
      <w:lang w:val="sl-SI" w:eastAsia="sl-SI"/>
    </w:rPr>
  </w:style>
  <w:style w:type="paragraph" w:styleId="z-BottomofForm">
    <w:name w:val="HTML Bottom of Form"/>
    <w:basedOn w:val="Normal"/>
    <w:next w:val="Normal"/>
    <w:link w:val="z-BottomofFormChar"/>
    <w:hidden/>
    <w:uiPriority w:val="99"/>
    <w:semiHidden/>
    <w:unhideWhenUsed/>
    <w:rsid w:val="00F92A73"/>
    <w:pPr>
      <w:pBdr>
        <w:top w:val="single" w:sz="6" w:space="1" w:color="auto"/>
      </w:pBdr>
      <w:jc w:val="center"/>
    </w:pPr>
    <w:rPr>
      <w:rFonts w:ascii="Arial" w:hAnsi="Arial" w:cs="Arial"/>
      <w:vanish/>
      <w:sz w:val="16"/>
      <w:szCs w:val="16"/>
    </w:rPr>
  </w:style>
  <w:style w:type="paragraph" w:customStyle="1" w:styleId="EndNoteBibliographyTitle">
    <w:name w:val="EndNote Bibliography Title"/>
    <w:basedOn w:val="Normal"/>
    <w:link w:val="EndNoteBibliographyTitleChar"/>
    <w:rsid w:val="00CE727D"/>
    <w:pPr>
      <w:jc w:val="center"/>
    </w:pPr>
    <w:rPr>
      <w:noProof/>
    </w:rPr>
  </w:style>
  <w:style w:type="character" w:customStyle="1" w:styleId="EndNoteBibliographyTitleChar">
    <w:name w:val="EndNote Bibliography Title Char"/>
    <w:basedOn w:val="DefaultParagraphFont"/>
    <w:link w:val="EndNoteBibliographyTitle"/>
    <w:rsid w:val="00CE727D"/>
    <w:rPr>
      <w:noProof/>
    </w:rPr>
  </w:style>
  <w:style w:type="character" w:customStyle="1" w:styleId="bkciteavail">
    <w:name w:val="bk_cite_avail"/>
    <w:basedOn w:val="DefaultParagraphFont"/>
    <w:rsid w:val="00110119"/>
  </w:style>
  <w:style w:type="paragraph" w:styleId="Revision">
    <w:name w:val="Revision"/>
    <w:hidden/>
    <w:uiPriority w:val="99"/>
    <w:semiHidden/>
    <w:rsid w:val="006A5BAF"/>
    <w:pPr>
      <w:spacing w:after="0" w:line="240" w:lineRule="auto"/>
    </w:pPr>
    <w:rPr>
      <w:rFonts w:ascii="Times New Roman" w:eastAsia="Times New Roman" w:hAnsi="Times New Roman" w:cs="Times New Roman"/>
      <w:sz w:val="24"/>
      <w:szCs w:val="24"/>
      <w:lang w:val="sl-SI" w:eastAsia="sl-SI"/>
    </w:rPr>
  </w:style>
  <w:style w:type="character" w:customStyle="1" w:styleId="Nerazreenaomemba1">
    <w:name w:val="Nerazrešena omemba1"/>
    <w:basedOn w:val="DefaultParagraphFont"/>
    <w:uiPriority w:val="99"/>
    <w:semiHidden/>
    <w:unhideWhenUsed/>
    <w:rsid w:val="002B400B"/>
    <w:rPr>
      <w:color w:val="605E5C"/>
      <w:shd w:val="clear" w:color="auto" w:fill="E1DFDD"/>
    </w:rPr>
  </w:style>
  <w:style w:type="character" w:styleId="FollowedHyperlink">
    <w:name w:val="FollowedHyperlink"/>
    <w:basedOn w:val="DefaultParagraphFont"/>
    <w:uiPriority w:val="99"/>
    <w:semiHidden/>
    <w:unhideWhenUsed/>
    <w:rsid w:val="00C650A6"/>
    <w:rPr>
      <w:color w:val="954F72" w:themeColor="followedHyperlink"/>
      <w:u w:val="single"/>
    </w:rPr>
  </w:style>
  <w:style w:type="character" w:customStyle="1" w:styleId="Heading4Char">
    <w:name w:val="Heading 4 Char"/>
    <w:basedOn w:val="DefaultParagraphFont"/>
    <w:link w:val="Heading4"/>
    <w:uiPriority w:val="9"/>
    <w:semiHidden/>
    <w:rsid w:val="00A7040A"/>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A7040A"/>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A7040A"/>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A7040A"/>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A7040A"/>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A7040A"/>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A7040A"/>
    <w:pPr>
      <w:spacing w:line="240" w:lineRule="auto"/>
    </w:pPr>
    <w:rPr>
      <w:b/>
      <w:bCs/>
      <w:smallCaps/>
      <w:color w:val="44546A" w:themeColor="text2"/>
    </w:rPr>
  </w:style>
  <w:style w:type="character" w:customStyle="1" w:styleId="TitleChar">
    <w:name w:val="Title Char"/>
    <w:basedOn w:val="DefaultParagraphFont"/>
    <w:link w:val="Title"/>
    <w:uiPriority w:val="10"/>
    <w:rsid w:val="00A7040A"/>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pPr>
      <w:spacing w:after="240" w:line="240" w:lineRule="auto"/>
    </w:pPr>
    <w:rPr>
      <w:color w:val="5B9BD5"/>
      <w:sz w:val="28"/>
      <w:szCs w:val="28"/>
    </w:rPr>
  </w:style>
  <w:style w:type="character" w:customStyle="1" w:styleId="SubtitleChar">
    <w:name w:val="Subtitle Char"/>
    <w:basedOn w:val="DefaultParagraphFont"/>
    <w:link w:val="Subtitle"/>
    <w:uiPriority w:val="11"/>
    <w:rsid w:val="00A7040A"/>
    <w:rPr>
      <w:rFonts w:asciiTheme="majorHAnsi" w:eastAsiaTheme="majorEastAsia" w:hAnsiTheme="majorHAnsi" w:cstheme="majorBidi"/>
      <w:color w:val="5B9BD5" w:themeColor="accent1"/>
      <w:sz w:val="28"/>
      <w:szCs w:val="28"/>
    </w:rPr>
  </w:style>
  <w:style w:type="paragraph" w:styleId="NoSpacing">
    <w:name w:val="No Spacing"/>
    <w:uiPriority w:val="1"/>
    <w:qFormat/>
    <w:rsid w:val="00A7040A"/>
    <w:pPr>
      <w:spacing w:after="0" w:line="240" w:lineRule="auto"/>
    </w:pPr>
  </w:style>
  <w:style w:type="paragraph" w:styleId="Quote">
    <w:name w:val="Quote"/>
    <w:basedOn w:val="Normal"/>
    <w:next w:val="Normal"/>
    <w:link w:val="QuoteChar"/>
    <w:uiPriority w:val="29"/>
    <w:qFormat/>
    <w:rsid w:val="00A7040A"/>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A7040A"/>
    <w:rPr>
      <w:color w:val="44546A" w:themeColor="text2"/>
      <w:sz w:val="24"/>
      <w:szCs w:val="24"/>
    </w:rPr>
  </w:style>
  <w:style w:type="paragraph" w:styleId="IntenseQuote">
    <w:name w:val="Intense Quote"/>
    <w:basedOn w:val="Normal"/>
    <w:next w:val="Normal"/>
    <w:link w:val="IntenseQuoteChar"/>
    <w:uiPriority w:val="30"/>
    <w:qFormat/>
    <w:rsid w:val="00A7040A"/>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A7040A"/>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A7040A"/>
    <w:rPr>
      <w:i/>
      <w:iCs/>
      <w:color w:val="595959" w:themeColor="text1" w:themeTint="A6"/>
    </w:rPr>
  </w:style>
  <w:style w:type="character" w:styleId="IntenseEmphasis">
    <w:name w:val="Intense Emphasis"/>
    <w:basedOn w:val="DefaultParagraphFont"/>
    <w:uiPriority w:val="21"/>
    <w:qFormat/>
    <w:rsid w:val="00A7040A"/>
    <w:rPr>
      <w:b/>
      <w:bCs/>
      <w:i/>
      <w:iCs/>
    </w:rPr>
  </w:style>
  <w:style w:type="character" w:styleId="SubtleReference">
    <w:name w:val="Subtle Reference"/>
    <w:basedOn w:val="DefaultParagraphFont"/>
    <w:uiPriority w:val="31"/>
    <w:qFormat/>
    <w:rsid w:val="00A7040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A7040A"/>
    <w:rPr>
      <w:b/>
      <w:bCs/>
      <w:smallCaps/>
      <w:color w:val="44546A" w:themeColor="text2"/>
      <w:u w:val="single"/>
    </w:rPr>
  </w:style>
  <w:style w:type="character" w:styleId="BookTitle">
    <w:name w:val="Book Title"/>
    <w:basedOn w:val="DefaultParagraphFont"/>
    <w:uiPriority w:val="33"/>
    <w:qFormat/>
    <w:rsid w:val="00A7040A"/>
    <w:rPr>
      <w:b/>
      <w:bCs/>
      <w:smallCaps/>
      <w:spacing w:val="10"/>
    </w:rPr>
  </w:style>
  <w:style w:type="paragraph" w:styleId="TOCHeading">
    <w:name w:val="TOC Heading"/>
    <w:basedOn w:val="Heading1"/>
    <w:next w:val="Normal"/>
    <w:uiPriority w:val="39"/>
    <w:semiHidden/>
    <w:unhideWhenUsed/>
    <w:qFormat/>
    <w:rsid w:val="00A7040A"/>
    <w:pPr>
      <w:outlineLvl w:val="9"/>
    </w:pPr>
  </w:style>
  <w:style w:type="character" w:customStyle="1" w:styleId="UnresolvedMention1">
    <w:name w:val="Unresolved Mention1"/>
    <w:basedOn w:val="DefaultParagraphFont"/>
    <w:uiPriority w:val="99"/>
    <w:semiHidden/>
    <w:unhideWhenUsed/>
    <w:rsid w:val="00CA5F37"/>
    <w:rPr>
      <w:color w:val="605E5C"/>
      <w:shd w:val="clear" w:color="auto" w:fill="E1DFDD"/>
    </w:rPr>
  </w:style>
  <w:style w:type="paragraph" w:styleId="BodyText">
    <w:name w:val="Body Text"/>
    <w:basedOn w:val="Normal"/>
    <w:link w:val="BodyTextChar"/>
    <w:uiPriority w:val="99"/>
    <w:unhideWhenUsed/>
    <w:rsid w:val="00616139"/>
    <w:pPr>
      <w:widowControl w:val="0"/>
      <w:pBdr>
        <w:top w:val="nil"/>
        <w:left w:val="nil"/>
        <w:bottom w:val="nil"/>
        <w:right w:val="nil"/>
        <w:between w:val="nil"/>
      </w:pBdr>
      <w:spacing w:after="0" w:line="240" w:lineRule="auto"/>
    </w:pPr>
    <w:rPr>
      <w:rFonts w:ascii="Arial" w:eastAsia="Arial" w:hAnsi="Arial" w:cs="Arial"/>
      <w:color w:val="000000"/>
    </w:rPr>
  </w:style>
  <w:style w:type="character" w:customStyle="1" w:styleId="BodyTextChar">
    <w:name w:val="Body Text Char"/>
    <w:basedOn w:val="DefaultParagraphFont"/>
    <w:link w:val="BodyText"/>
    <w:uiPriority w:val="99"/>
    <w:rsid w:val="00616139"/>
    <w:rPr>
      <w:rFonts w:ascii="Arial" w:eastAsia="Arial" w:hAnsi="Arial" w:cs="Arial"/>
      <w:color w:val="000000"/>
    </w:rPr>
  </w:style>
  <w:style w:type="paragraph" w:styleId="EndnoteText">
    <w:name w:val="endnote text"/>
    <w:basedOn w:val="Normal"/>
    <w:link w:val="EndnoteTextChar"/>
    <w:uiPriority w:val="99"/>
    <w:semiHidden/>
    <w:unhideWhenUsed/>
    <w:rsid w:val="000516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167C"/>
    <w:rPr>
      <w:sz w:val="20"/>
      <w:szCs w:val="20"/>
    </w:rPr>
  </w:style>
  <w:style w:type="character" w:styleId="EndnoteReference">
    <w:name w:val="endnote reference"/>
    <w:basedOn w:val="DefaultParagraphFont"/>
    <w:uiPriority w:val="99"/>
    <w:semiHidden/>
    <w:unhideWhenUsed/>
    <w:rsid w:val="0005167C"/>
    <w:rPr>
      <w:vertAlign w:val="superscript"/>
    </w:rPr>
  </w:style>
  <w:style w:type="character" w:customStyle="1" w:styleId="cf01">
    <w:name w:val="cf01"/>
    <w:basedOn w:val="DefaultParagraphFont"/>
    <w:rsid w:val="008F5F9B"/>
    <w:rPr>
      <w:rFonts w:ascii="Segoe UI" w:hAnsi="Segoe UI" w:cs="Segoe UI" w:hint="default"/>
      <w:color w:val="202122"/>
      <w:sz w:val="18"/>
      <w:szCs w:val="18"/>
      <w:u w:val="single"/>
      <w:shd w:val="clear" w:color="auto" w:fill="FFFFFF"/>
    </w:rPr>
  </w:style>
  <w:style w:type="character" w:customStyle="1" w:styleId="cf11">
    <w:name w:val="cf11"/>
    <w:basedOn w:val="DefaultParagraphFont"/>
    <w:rsid w:val="008F5F9B"/>
    <w:rPr>
      <w:rFonts w:ascii="Segoe UI" w:hAnsi="Segoe UI" w:cs="Segoe UI" w:hint="default"/>
      <w:b/>
      <w:bCs/>
      <w:color w:val="202122"/>
      <w:sz w:val="18"/>
      <w:szCs w:val="18"/>
      <w:u w:val="single"/>
      <w:shd w:val="clear" w:color="auto" w:fill="FFFFFF"/>
    </w:rPr>
  </w:style>
  <w:style w:type="character" w:customStyle="1" w:styleId="UnresolvedMention">
    <w:name w:val="Unresolved Mention"/>
    <w:basedOn w:val="DefaultParagraphFont"/>
    <w:uiPriority w:val="99"/>
    <w:semiHidden/>
    <w:unhideWhenUsed/>
    <w:rsid w:val="008F5F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49879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16/j.cmpb.2022.106959"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teja.erdani@mf.uni-lj.si" TargetMode="External"/><Relationship Id="rId5" Type="http://schemas.openxmlformats.org/officeDocument/2006/relationships/settings" Target="settings.xml"/><Relationship Id="rId15" Type="http://schemas.openxmlformats.org/officeDocument/2006/relationships/hyperlink" Target="https://doi.org/10.1016/j.urolonc.2009.04.019" TargetMode="External"/><Relationship Id="rId10" Type="http://schemas.openxmlformats.org/officeDocument/2006/relationships/hyperlink" Target="mailto:jens.stahlschmidt@nhs.net"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southgate@york.ac.uk" TargetMode="External"/><Relationship Id="rId14" Type="http://schemas.openxmlformats.org/officeDocument/2006/relationships/hyperlink" Target="https://github.com/MancaZerovnikMekuc/UroCe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C1BthT/EWYBTH2B7D3SawuTAWug==">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</go:docsCustomData>
</go:gDocsCustomXmlDataStorage>
</file>

<file path=customXml/item2.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C5FCC2C-F7A8-4EC6-97EA-88B16DB0D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4166</Words>
  <Characters>137747</Characters>
  <Application>Microsoft Office Word</Application>
  <DocSecurity>0</DocSecurity>
  <Lines>1147</Lines>
  <Paragraphs>32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Leeds Teaching Hospitals</Company>
  <LinksUpToDate>false</LinksUpToDate>
  <CharactersWithSpaces>16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Southgate</dc:creator>
  <cp:lastModifiedBy>Jennifer Southgate</cp:lastModifiedBy>
  <cp:revision>2</cp:revision>
  <dcterms:created xsi:type="dcterms:W3CDTF">2024-02-20T14:00:00Z</dcterms:created>
  <dcterms:modified xsi:type="dcterms:W3CDTF">2024-02-20T14:00:00Z</dcterms:modified>
</cp:coreProperties>
</file>